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r w:rsidRPr="002440B9">
        <w:rPr>
          <w:rFonts w:ascii="Times New Roman" w:eastAsia="Calibri" w:hAnsi="Times New Roman" w:cs="Times New Roman"/>
          <w:b/>
          <w:lang w:val="en-US"/>
        </w:rPr>
        <w:t xml:space="preserve">T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ins w:id="0" w:author="C.H.M. Maas" w:date="2023-07-13T12:03:00Z">
        <w:r w:rsidR="00C84B82">
          <w:rPr>
            <w:rFonts w:ascii="Times New Roman" w:eastAsia="Calibri" w:hAnsi="Times New Roman" w:cs="Times New Roman"/>
            <w:b/>
            <w:lang w:val="en-US"/>
          </w:rPr>
          <w:t>internal-</w:t>
        </w:r>
      </w:ins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commentRangeStart w:id="1"/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</w:t>
      </w:r>
      <w:commentRangeEnd w:id="1"/>
      <w:r w:rsidR="000754AF">
        <w:rPr>
          <w:rStyle w:val="CommentReference"/>
        </w:rPr>
        <w:commentReference w:id="1"/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commentRangeStart w:id="2"/>
      <w:ins w:id="3" w:author="C.H.M. Maas" w:date="2023-07-11T12:08:00Z">
        <w:r w:rsidR="00496B20">
          <w:rPr>
            <w:rFonts w:ascii="Times New Roman" w:eastAsia="Calibri" w:hAnsi="Times New Roman" w:cs="Times New Roman"/>
            <w:sz w:val="22"/>
            <w:szCs w:val="22"/>
            <w:lang w:val="en-US"/>
          </w:rPr>
          <w:t>C.</w:t>
        </w:r>
        <w:commentRangeEnd w:id="2"/>
        <w:r w:rsidR="006E6E76">
          <w:rPr>
            <w:rStyle w:val="CommentReference"/>
          </w:rPr>
          <w:commentReference w:id="2"/>
        </w:r>
      </w:ins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.</w:t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484FFCF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1426ED">
        <w:fldChar w:fldCharType="begin"/>
      </w:r>
      <w:r w:rsidR="001426ED" w:rsidRPr="00496B20">
        <w:rPr>
          <w:lang w:val="en-US"/>
          <w:rPrChange w:id="4" w:author="C.H.M. Maas" w:date="2023-07-11T12:08:00Z">
            <w:rPr/>
          </w:rPrChange>
        </w:rPr>
        <w:instrText xml:space="preserve"> HYPERLINK "mailto:s.p.j.vandijk@erasmusmc.nl" </w:instrText>
      </w:r>
      <w:r w:rsidR="001426ED">
        <w:fldChar w:fldCharType="separate"/>
      </w:r>
      <w:r w:rsidR="00705E0B" w:rsidRPr="00FB5A27">
        <w:rPr>
          <w:rStyle w:val="Hyperlink"/>
          <w:lang w:val="en-GB"/>
        </w:rPr>
        <w:t>s.p.j.vandijk@erasmusmc.nl</w:t>
      </w:r>
      <w:r w:rsidR="001426ED">
        <w:rPr>
          <w:rStyle w:val="Hyperlink"/>
          <w:lang w:val="en-GB"/>
        </w:rPr>
        <w:fldChar w:fldCharType="end"/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ins w:id="5" w:author="C.H.M. Maas" w:date="2023-07-13T12:03:00Z">
        <w:r w:rsidR="0086293F">
          <w:rPr>
            <w:rFonts w:ascii="Times New Roman" w:hAnsi="Times New Roman" w:cs="Times New Roman"/>
            <w:sz w:val="22"/>
            <w:szCs w:val="22"/>
            <w:lang w:val="en-US"/>
          </w:rPr>
          <w:t xml:space="preserve">internal-externally </w:t>
        </w:r>
      </w:ins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496079EC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ins w:id="6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7" w:author="C.H.M. Maas" w:date="2023-07-13T12:04:00Z"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leave-one-</w:t>
        </w:r>
        <w:r w:rsidR="00B85CCD">
          <w:rPr>
            <w:rFonts w:ascii="Times New Roman" w:hAnsi="Times New Roman" w:cs="Times New Roman"/>
            <w:bCs/>
            <w:sz w:val="22"/>
            <w:szCs w:val="22"/>
            <w:lang w:val="en-US"/>
          </w:rPr>
          <w:t>center-</w:t>
        </w:r>
        <w:r w:rsidR="001D48BF">
          <w:rPr>
            <w:rFonts w:ascii="Times New Roman" w:hAnsi="Times New Roman" w:cs="Times New Roman"/>
            <w:bCs/>
            <w:sz w:val="22"/>
            <w:szCs w:val="22"/>
            <w:lang w:val="en-US"/>
          </w:rPr>
          <w:t>out</w:t>
        </w:r>
        <w:r w:rsidR="00C61AE5">
          <w:rPr>
            <w:rFonts w:ascii="Times New Roman" w:hAnsi="Times New Roman" w:cs="Times New Roman"/>
            <w:bCs/>
            <w:sz w:val="22"/>
            <w:szCs w:val="22"/>
            <w:lang w:val="en-US"/>
          </w:rPr>
          <w:t xml:space="preserve"> </w:t>
        </w:r>
      </w:ins>
      <w:ins w:id="8" w:author="C.H.M. Maas" w:date="2023-07-11T12:11:00Z">
        <w:r w:rsidR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t>cross-validation</w:t>
        </w:r>
      </w:ins>
      <w:del w:id="9" w:author="C.H.M. Maas" w:date="2023-07-11T12:11:00Z">
        <w:r w:rsidR="00D2298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  <w:r w:rsidR="00D22984" w:rsidRPr="00D22984" w:rsidDel="005C6176">
          <w:rPr>
            <w:rFonts w:ascii="Times New Roman" w:hAnsi="Times New Roman" w:cs="Times New Roman"/>
            <w:bCs/>
            <w:sz w:val="22"/>
            <w:szCs w:val="22"/>
            <w:highlight w:val="yellow"/>
            <w:lang w:val="en-US"/>
          </w:rPr>
          <w:delText>…</w:delText>
        </w:r>
        <w:r w:rsidR="00E30DB4" w:rsidDel="005C6176">
          <w:rPr>
            <w:rFonts w:ascii="Times New Roman" w:hAnsi="Times New Roman" w:cs="Times New Roman"/>
            <w:bCs/>
            <w:sz w:val="22"/>
            <w:szCs w:val="22"/>
            <w:lang w:val="en-US"/>
          </w:rPr>
          <w:delText xml:space="preserve"> </w:delText>
        </w:r>
      </w:del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41A49E6F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ins w:id="10" w:author="C.H.M. Maas" w:date="2023-07-13T12:16:00Z">
        <w:r w:rsidR="00371C09">
          <w:rPr>
            <w:rFonts w:ascii="Times New Roman" w:hAnsi="Times New Roman" w:cs="Times New Roman"/>
            <w:sz w:val="22"/>
            <w:szCs w:val="22"/>
            <w:lang w:val="en-US"/>
          </w:rPr>
          <w:t xml:space="preserve"> percent</w:t>
        </w:r>
      </w:ins>
      <w:del w:id="11" w:author="C.H.M. Maas" w:date="2023-07-13T12:16:00Z">
        <w:r w:rsidR="00574DDB" w:rsidRPr="002440B9" w:rsidDel="00371C09">
          <w:rPr>
            <w:rFonts w:ascii="Times New Roman" w:hAnsi="Times New Roman" w:cs="Times New Roman"/>
            <w:sz w:val="22"/>
            <w:szCs w:val="22"/>
            <w:lang w:val="en-US"/>
          </w:rPr>
          <w:delText>%</w:delText>
        </w:r>
      </w:del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ins w:id="12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del w:id="13" w:author="C.H.M. Maas" w:date="2023-07-17T15:22:00Z">
        <w:r w:rsidR="00EC1AA8" w:rsidRPr="00981C6B" w:rsidDel="00D15DA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lta </w:delText>
        </w:r>
      </w:del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ins w:id="14" w:author="C.H.M. Maas" w:date="2023-07-13T12:16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1.</w:t>
        </w:r>
      </w:ins>
      <w:ins w:id="15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</w:ins>
      <w:ins w:id="16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ins w:id="17" w:author="C.H.M. Maas" w:date="2023-07-13T12:18:00Z">
        <w:del w:id="18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9</w:delText>
          </w:r>
        </w:del>
      </w:ins>
      <w:del w:id="19" w:author="C.H.M. Maas" w:date="2023-07-13T12:16:00Z">
        <w:r w:rsidR="00EC1AA8" w:rsidDel="0023706D">
          <w:rPr>
            <w:rFonts w:ascii="Times New Roman" w:hAnsi="Times New Roman" w:cs="Times New Roman"/>
            <w:sz w:val="22"/>
            <w:szCs w:val="22"/>
            <w:lang w:val="en-US"/>
          </w:rPr>
          <w:delText>1.1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20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ins w:id="21" w:author="C.H.M. Maas" w:date="2023-07-13T12:18:00Z">
        <w:r w:rsidR="00BF36B0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22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23" w:author="C.H.M. Maas" w:date="2023-07-13T12:28:00Z">
        <w:r w:rsidR="002B226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24" w:author="C.H.M. Maas" w:date="2023-07-13T12:18:00Z">
        <w:del w:id="25" w:author="C.H.M. Maas" w:date="2023-07-13T12:28:00Z">
          <w:r w:rsidR="00BF36B0" w:rsidDel="002B226D">
            <w:rPr>
              <w:rFonts w:ascii="Times New Roman" w:hAnsi="Times New Roman" w:cs="Times New Roman"/>
              <w:sz w:val="22"/>
              <w:szCs w:val="22"/>
              <w:lang w:val="en-US"/>
            </w:rPr>
            <w:delText>3</w:delText>
          </w:r>
        </w:del>
      </w:ins>
      <w:del w:id="26" w:author="C.H.M. Maas" w:date="2023-07-13T12:18:00Z">
        <w:r w:rsidR="00EC1AA8" w:rsidDel="00BF36B0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del w:id="27" w:author="C.H.M. Maas" w:date="2023-07-13T12:28:00Z"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not identifying at least one parathyroid during 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urgery (OR </w:delText>
        </w:r>
      </w:del>
      <w:ins w:id="28" w:author="C.H.M. Maas" w:date="2023-07-13T12:19:00Z">
        <w:del w:id="29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3.78</w:delText>
          </w:r>
        </w:del>
      </w:ins>
      <w:del w:id="30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</w:del>
      <w:ins w:id="31" w:author="C.H.M. Maas" w:date="2023-07-13T12:19:00Z">
        <w:del w:id="32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1.58</w:delText>
          </w:r>
        </w:del>
      </w:ins>
      <w:del w:id="33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2.0-</w:delText>
        </w:r>
      </w:del>
      <w:ins w:id="34" w:author="C.H.M. Maas" w:date="2023-07-13T12:19:00Z">
        <w:del w:id="35" w:author="C.H.M. Maas" w:date="2023-07-13T12:28:00Z">
          <w:r w:rsidR="00076377" w:rsidDel="006C210A">
            <w:rPr>
              <w:rFonts w:ascii="Times New Roman" w:hAnsi="Times New Roman" w:cs="Times New Roman"/>
              <w:sz w:val="22"/>
              <w:szCs w:val="22"/>
              <w:lang w:val="en-US"/>
            </w:rPr>
            <w:delText>9.04</w:delText>
          </w:r>
        </w:del>
      </w:ins>
      <w:del w:id="36" w:author="C.H.M. Maas" w:date="2023-07-13T12:28:00Z"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  <w:r w:rsidR="00EC1AA8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</w:delText>
        </w:r>
        <w:r w:rsidR="00EC1AA8" w:rsidRPr="002440B9" w:rsidDel="006C21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ins w:id="37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43</w:t>
        </w:r>
      </w:ins>
      <w:del w:id="38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</w:del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ins w:id="39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</w:t>
      </w:r>
      <w:del w:id="40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>1</w:t>
      </w:r>
      <w:ins w:id="41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ins w:id="42" w:author="C.H.M. Maas" w:date="2023-07-13T12:21:00Z">
        <w:r w:rsidR="002E6A3D">
          <w:rPr>
            <w:rFonts w:ascii="Times New Roman" w:hAnsi="Times New Roman" w:cs="Times New Roman"/>
            <w:sz w:val="22"/>
            <w:szCs w:val="22"/>
            <w:lang w:val="en-US"/>
          </w:rPr>
          <w:t>82</w:t>
        </w:r>
      </w:ins>
      <w:del w:id="43" w:author="C.H.M. Maas" w:date="2023-07-13T12:21:00Z">
        <w:r w:rsidR="00EC1AA8" w:rsidDel="002E6A3D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</w:del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ins w:id="44" w:author="C.H.M. Maas" w:date="2023-07-13T12:28:00Z"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and 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not identifying at least one parathyroid during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surgery (OR 3.78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; 95% CI</w:t>
        </w:r>
      </w:ins>
      <w:ins w:id="45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>:</w:t>
        </w:r>
      </w:ins>
      <w:ins w:id="46" w:author="C.H.M. Maas" w:date="2023-07-13T12:28:00Z"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>1.58-9.04</w:t>
        </w:r>
        <w:r w:rsidR="006C210A" w:rsidRPr="002440B9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  <w:r w:rsidR="006C210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47" w:author="C.H.M. Maas" w:date="2023-07-13T12:22:00Z">
        <w:r w:rsidR="009C5444">
          <w:rPr>
            <w:rFonts w:ascii="Times New Roman" w:hAnsi="Times New Roman" w:cs="Times New Roman"/>
            <w:sz w:val="22"/>
            <w:szCs w:val="22"/>
            <w:lang w:val="en-US"/>
          </w:rPr>
          <w:t xml:space="preserve">The discriminative ability of the model was </w:t>
        </w:r>
      </w:ins>
      <w:ins w:id="48" w:author="C.H.M. Maas" w:date="2023-07-13T12:24:00Z">
        <w:r w:rsidR="00AF61D4">
          <w:rPr>
            <w:rFonts w:ascii="Times New Roman" w:hAnsi="Times New Roman" w:cs="Times New Roman"/>
            <w:sz w:val="22"/>
            <w:szCs w:val="22"/>
            <w:lang w:val="en-US"/>
          </w:rPr>
          <w:t xml:space="preserve">excellent </w:t>
        </w:r>
      </w:ins>
      <w:ins w:id="49" w:author="C.H.M. Maas" w:date="2023-07-13T12:22:00Z">
        <w:del w:id="50" w:author="C.H.M. Maas" w:date="2023-07-13T12:24:00Z">
          <w:r w:rsidR="009C5444" w:rsidDel="00AF61D4">
            <w:rPr>
              <w:rFonts w:ascii="Times New Roman" w:hAnsi="Times New Roman" w:cs="Times New Roman"/>
              <w:sz w:val="22"/>
              <w:szCs w:val="22"/>
              <w:lang w:val="en-US"/>
            </w:rPr>
            <w:delText>very good</w:delText>
          </w:r>
        </w:del>
      </w:ins>
      <w:del w:id="51" w:author="C.H.M. Maas" w:date="2023-07-13T12:24:00Z">
        <w:r w:rsidR="0081710A" w:rsidRPr="002440B9" w:rsidDel="00AF61D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scrimination </w:delText>
        </w:r>
      </w:del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del w:id="52" w:author="C.H.M. Maas" w:date="2023-07-13T12:23:00Z">
        <w:r w:rsidR="00F91EFE" w:rsidRPr="002440B9" w:rsidDel="004927E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53" w:author="C.H.M. Maas" w:date="2023-07-13T12:23:00Z">
        <w:r w:rsidR="004927E5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4927E5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54" w:author="C.H.M. Maas" w:date="2023-07-13T12:29:00Z">
        <w:r w:rsidR="00F91EFE" w:rsidRPr="002440B9" w:rsidDel="004D4BE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</w:del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ins w:id="55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</w:ins>
      <w:ins w:id="56" w:author="C.H.M. Maas" w:date="2023-07-13T12:29:00Z"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95% </w:t>
        </w:r>
      </w:ins>
      <w:ins w:id="57" w:author="C.H.M. Maas" w:date="2023-07-13T12:28:00Z"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CI:</w:t>
        </w:r>
        <w:r w:rsidR="000F52BA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6F3737">
          <w:rPr>
            <w:rFonts w:ascii="Times New Roman" w:hAnsi="Times New Roman" w:cs="Times New Roman"/>
            <w:sz w:val="22"/>
            <w:szCs w:val="22"/>
            <w:lang w:val="en-US"/>
          </w:rPr>
          <w:t>0.85-0.92</w:t>
        </w:r>
      </w:ins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ins w:id="58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>, but calibration</w:t>
        </w:r>
      </w:ins>
      <w:ins w:id="59" w:author="C.H.M. Maas" w:date="2023-07-13T12:25:00Z">
        <w:r w:rsidR="00E86E1B">
          <w:rPr>
            <w:rFonts w:ascii="Times New Roman" w:hAnsi="Times New Roman" w:cs="Times New Roman"/>
            <w:sz w:val="22"/>
            <w:szCs w:val="22"/>
            <w:lang w:val="en-US"/>
          </w:rPr>
          <w:t xml:space="preserve"> assessed through internal-external leave-one-center-out cross-validation</w:t>
        </w:r>
      </w:ins>
      <w:ins w:id="60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 xml:space="preserve"> was poor due to </w:t>
        </w:r>
      </w:ins>
      <w:ins w:id="61" w:author="C.H.M. Maas" w:date="2023-07-17T14:58:00Z">
        <w:r w:rsidR="00536320">
          <w:rPr>
            <w:rFonts w:ascii="Times New Roman" w:hAnsi="Times New Roman" w:cs="Times New Roman"/>
            <w:sz w:val="22"/>
            <w:szCs w:val="22"/>
            <w:lang w:val="en-US"/>
          </w:rPr>
          <w:t xml:space="preserve">a </w:t>
        </w:r>
      </w:ins>
      <w:ins w:id="62" w:author="C.H.M. Maas" w:date="2023-07-13T12:24:00Z">
        <w:r w:rsidR="004E4E21">
          <w:rPr>
            <w:rFonts w:ascii="Times New Roman" w:hAnsi="Times New Roman" w:cs="Times New Roman"/>
            <w:sz w:val="22"/>
            <w:szCs w:val="22"/>
            <w:lang w:val="en-US"/>
          </w:rPr>
          <w:t>low number of events</w:t>
        </w:r>
      </w:ins>
      <w:commentRangeStart w:id="63"/>
      <w:del w:id="64" w:author="C.H.M. Maas" w:date="2023-07-13T12:22:00Z"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81710A" w:rsidRPr="002440B9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calibr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(intercept/calibration in the la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rge =</w:delText>
        </w:r>
        <w:r w:rsidR="00F91EFE" w:rsidRP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2220F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, slope = </w:delText>
        </w:r>
        <w:r w:rsidR="00EC1AA8" w:rsidRPr="00EC1AA8" w:rsidDel="009C544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  <w:r w:rsidR="00E30DB4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fter internal-external validation </w:delText>
        </w:r>
        <w:r w:rsidR="00F91EFE" w:rsidDel="009C5444">
          <w:rPr>
            <w:rFonts w:ascii="Times New Roman" w:hAnsi="Times New Roman" w:cs="Times New Roman"/>
            <w:sz w:val="22"/>
            <w:szCs w:val="22"/>
            <w:lang w:val="en-US"/>
          </w:rPr>
          <w:delText>were satisfactory</w:delText>
        </w:r>
      </w:del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63"/>
      <w:r w:rsidR="003B2F07">
        <w:rPr>
          <w:rStyle w:val="CommentReference"/>
        </w:rPr>
        <w:commentReference w:id="63"/>
      </w:r>
      <w:del w:id="65" w:author="C.H.M. Maas" w:date="2023-07-13T12:23:00Z">
        <w:r w:rsidR="00207213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C553BB" w:rsidRPr="002440B9" w:rsidDel="007348F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0DC83DC4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commentRangeStart w:id="66"/>
      <w:ins w:id="67" w:author="C.H.M. Maas" w:date="2023-07-13T12:24:00Z">
        <w:del w:id="68" w:author="C.H.M. Maas" w:date="2023-07-13T17:13:00Z">
          <w:r w:rsidR="00AF06EC" w:rsidDel="007B50C1">
            <w:rPr>
              <w:rFonts w:ascii="Times New Roman" w:hAnsi="Times New Roman" w:cs="Times New Roman"/>
              <w:sz w:val="22"/>
              <w:szCs w:val="22"/>
              <w:lang w:val="en-US"/>
            </w:rPr>
            <w:delText>satisfactory</w:delText>
          </w:r>
        </w:del>
      </w:ins>
      <w:ins w:id="69" w:author="C.H.M. Maas" w:date="2023-07-13T17:13:00Z">
        <w:r w:rsidR="007B50C1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</w:ins>
      <w:ins w:id="70" w:author="C.H.M. Maas" w:date="2023-07-13T12:24:00Z">
        <w:r w:rsidR="00AF06E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commentRangeEnd w:id="66"/>
        <w:r w:rsidR="008462EC">
          <w:rPr>
            <w:rStyle w:val="CommentReference"/>
          </w:rPr>
          <w:commentReference w:id="66"/>
        </w:r>
      </w:ins>
      <w:del w:id="71" w:author="C.H.M. Maas" w:date="2023-07-13T12:24:00Z">
        <w:r w:rsidRPr="002440B9" w:rsidDel="00AF06E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xcellent 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64E2FAE3" w:rsidR="00227FCE" w:rsidRPr="002440B9" w:rsidRDefault="00CA147E" w:rsidP="0095731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72" w:author="C.H.M. Maas" w:date="2023-07-17T15:31:00Z">
          <w:pPr>
            <w:spacing w:line="480" w:lineRule="auto"/>
            <w:ind w:firstLine="708"/>
          </w:pPr>
        </w:pPrChange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9F38C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XR0ZXI8L0F1dGhvcj48WWVhcj4yMDE1PC9ZZWFyPjxS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i00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-4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73"/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73"/>
      <w:r w:rsidR="008C7C49">
        <w:rPr>
          <w:rStyle w:val="CommentReference"/>
        </w:rPr>
        <w:commentReference w:id="73"/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UtNz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-7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6282F658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4LCA5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8, 9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Us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5, 10, 11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2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624EF69C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readmissions caused by hypocalcemia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</w:t>
      </w:r>
      <w:commentRangeStart w:id="74"/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74"/>
      <w:r w:rsidR="00F467B6">
        <w:rPr>
          <w:rStyle w:val="CommentReference"/>
        </w:rPr>
        <w:commentReference w:id="74"/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334C3D0A" w14:textId="6DC3A13D" w:rsidR="001B7E15" w:rsidRPr="002440B9" w:rsidRDefault="00007957" w:rsidP="0095731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75" w:author="C.H.M. Maas" w:date="2023-07-17T15:31:00Z">
          <w:pPr>
            <w:spacing w:line="480" w:lineRule="auto"/>
            <w:ind w:firstLine="708"/>
          </w:pPr>
        </w:pPrChange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ins w:id="76" w:author="C.H.M. Maas" w:date="2023-07-17T15:16:00Z">
        <w:r w:rsidR="00AC5E47">
          <w:rPr>
            <w:rFonts w:ascii="Times New Roman" w:hAnsi="Times New Roman" w:cs="Times New Roman"/>
            <w:sz w:val="22"/>
            <w:szCs w:val="22"/>
            <w:lang w:val="en-US"/>
          </w:rPr>
          <w:t xml:space="preserve">(1) </w:t>
        </w:r>
      </w:ins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ins w:id="77" w:author="C.H.M. Maas" w:date="2023-07-17T15:16:00Z">
        <w:r w:rsidR="00AC5E47">
          <w:rPr>
            <w:rFonts w:ascii="Times New Roman" w:hAnsi="Times New Roman" w:cs="Times New Roman"/>
            <w:sz w:val="22"/>
            <w:szCs w:val="22"/>
            <w:lang w:val="en-US"/>
          </w:rPr>
          <w:t xml:space="preserve">(2) </w:t>
        </w:r>
      </w:ins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ins w:id="78" w:author="C.H.M. Maas" w:date="2023-07-17T15:16:00Z">
        <w:r w:rsidR="00CC5144">
          <w:rPr>
            <w:rFonts w:ascii="Times New Roman" w:hAnsi="Times New Roman" w:cs="Times New Roman"/>
            <w:sz w:val="22"/>
            <w:szCs w:val="22"/>
            <w:lang w:val="en-US"/>
          </w:rPr>
          <w:t xml:space="preserve"> four</w:t>
        </w:r>
      </w:ins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ins w:id="79" w:author="C.H.M. Maas" w:date="2023-07-17T15:17:00Z">
        <w:r w:rsidR="00CC5144">
          <w:rPr>
            <w:rFonts w:ascii="Times New Roman" w:hAnsi="Times New Roman" w:cs="Times New Roman"/>
            <w:sz w:val="22"/>
            <w:szCs w:val="22"/>
            <w:lang w:val="en-US"/>
          </w:rPr>
          <w:t>s</w:t>
        </w:r>
      </w:ins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commentRangeStart w:id="80"/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one </w:t>
      </w:r>
      <w:commentRangeEnd w:id="80"/>
      <w:r w:rsidR="0095095C">
        <w:rPr>
          <w:rStyle w:val="CommentReference"/>
        </w:rPr>
        <w:commentReference w:id="80"/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of the ten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ospitals in the South-Western region of the Netherlands participating in a collaborative organization called the Thyroid Network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 xml:space="preserve">and one academic hospital outside the region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00974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)</w:t>
      </w:r>
      <w:commentRangeStart w:id="81"/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81"/>
      <w:r w:rsidR="00AD39E3">
        <w:rPr>
          <w:rStyle w:val="CommentReference"/>
        </w:rPr>
        <w:commentReference w:id="81"/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761E09B2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</w:t>
      </w:r>
      <w:commentRangeStart w:id="82"/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operative diagnosis, medical history, blood values (calcium, albumin, PTH and vitamin D serum levels), surgical procedure, pathological specimen </w:t>
      </w:r>
      <w:commentRangeEnd w:id="82"/>
      <w:r w:rsidR="00F475A6">
        <w:rPr>
          <w:rStyle w:val="CommentReference"/>
        </w:rPr>
        <w:commentReference w:id="82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del w:id="83" w:author="C.H.M. Maas" w:date="2023-07-17T15:22:00Z">
        <w:r w:rsidR="00D15DAE" w:rsidRPr="00D15DAE" w:rsidDel="00D15DAE">
          <w:rPr>
            <w:rFonts w:ascii="Times New Roman" w:eastAsia="Calibri" w:hAnsi="Times New Roman" w:cs="Times New Roman"/>
            <w:sz w:val="22"/>
            <w:szCs w:val="22"/>
            <w:lang w:val="en-US"/>
            <w:rPrChange w:id="84" w:author="C.H.M. Maas" w:date="2023-07-17T15:22:00Z">
              <w:rPr>
                <w:rFonts w:ascii="Cambria Math" w:eastAsia="Calibri" w:hAnsi="Cambria Math" w:cs="Times New Roman"/>
                <w:i/>
                <w:sz w:val="22"/>
                <w:szCs w:val="22"/>
                <w:lang w:val="en-US"/>
              </w:rPr>
            </w:rPrChange>
          </w:rPr>
          <w:delText xml:space="preserve">delta </w:delText>
        </w:r>
      </w:del>
      <w:ins w:id="85" w:author="C.H.M. Maas" w:date="2023-07-17T15:22:00Z">
        <w:r w:rsidR="00D15DAE" w:rsidRPr="00D15DAE">
          <w:rPr>
            <w:rFonts w:ascii="Times New Roman" w:eastAsia="Calibri" w:hAnsi="Times New Roman" w:cs="Times New Roman"/>
            <w:sz w:val="22"/>
            <w:szCs w:val="22"/>
            <w:lang w:val="en-US"/>
            <w:rPrChange w:id="86" w:author="C.H.M. Maas" w:date="2023-07-17T15:22:00Z">
              <w:rPr>
                <w:rFonts w:ascii="Cambria Math" w:eastAsia="Calibri" w:hAnsi="Cambria Math" w:cs="Times New Roman"/>
                <w:i/>
                <w:sz w:val="22"/>
                <w:szCs w:val="22"/>
                <w:lang w:val="en-US"/>
              </w:rPr>
            </w:rPrChange>
          </w:rPr>
          <w:t>Δ</w:t>
        </w:r>
      </w:ins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del w:id="87" w:author="C.H.M. Maas" w:date="2023-07-13T12:46:00Z">
        <w:r w:rsidR="00825140" w:rsidRPr="002440B9" w:rsidDel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88" w:author="C.H.M. Maas" w:date="2023-07-13T12:46:00Z">
        <w:r w:rsidR="00033177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at baseline </w:t>
        </w:r>
      </w:ins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ins w:id="89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del w:id="90" w:author="C.H.M. Maas" w:date="2023-07-13T12:47:00Z">
        <w:r w:rsidR="006947EA" w:rsidRPr="002440B9" w:rsidDel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ins w:id="91" w:author="C.H.M. Maas" w:date="2023-07-13T12:47:00Z">
        <w:r w:rsidR="009304DE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92" w:author="C.H.M. Maas" w:date="2023-07-17T15:24:00Z">
        <w:r w:rsidR="00DC5A5C" w:rsidRPr="002440B9">
          <w:rPr>
            <w:rFonts w:ascii="Times New Roman" w:eastAsia="Calibri" w:hAnsi="Times New Roman" w:cs="Times New Roman"/>
            <w:sz w:val="22"/>
            <w:szCs w:val="22"/>
            <w:lang w:val="en-US"/>
          </w:rPr>
          <w:t>x</w:t>
        </w:r>
        <w:r w:rsidR="00DC5A5C" w:rsidRPr="00C62016" w:rsidDel="00DC5A5C">
          <w:rPr>
            <w:rFonts w:ascii="Cambria Math" w:eastAsia="Calibri" w:hAnsi="Cambria Math" w:cs="Cambria Math"/>
            <w:sz w:val="22"/>
            <w:szCs w:val="22"/>
            <w:lang w:val="en-US"/>
          </w:rPr>
          <w:t xml:space="preserve"> </w:t>
        </w:r>
      </w:ins>
      <w:ins w:id="93" w:author="C.H.M. Maas" w:date="2023-07-13T12:48:00Z">
        <w:del w:id="94" w:author="C.H.M. Maas" w:date="2023-07-17T15:24:00Z">
          <w:r w:rsidR="00C62016" w:rsidRPr="00C62016" w:rsidDel="00DC5A5C">
            <w:rPr>
              <w:rFonts w:ascii="Cambria Math" w:eastAsia="Calibri" w:hAnsi="Cambria Math" w:cs="Cambria Math"/>
              <w:sz w:val="22"/>
              <w:szCs w:val="22"/>
              <w:lang w:val="en-US"/>
            </w:rPr>
            <w:delText>⋅</w:delText>
          </w:r>
        </w:del>
      </w:ins>
      <w:del w:id="95" w:author="C.H.M. Maas" w:date="2023-07-13T12:48:00Z">
        <w:r w:rsidR="006947E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del w:id="96" w:author="C.H.M. Maas" w:date="2023-07-17T15:24:00Z">
        <w:r w:rsidR="006947EA" w:rsidRPr="002440B9" w:rsidDel="00DC5A5C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</w:t>
      </w:r>
      <w:commentRangeStart w:id="97"/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97"/>
      <w:r w:rsidR="005D16F8">
        <w:rPr>
          <w:rStyle w:val="CommentReference"/>
        </w:rPr>
        <w:commentReference w:id="97"/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proofErr w:type="spellStart"/>
      <w:ins w:id="98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del w:id="99" w:author="C.H.M. Maas" w:date="2023-07-17T15:22:00Z">
        <w:r w:rsidR="0039195A" w:rsidRPr="002440B9" w:rsidDel="00D15DAE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delta c</w:delText>
        </w:r>
      </w:del>
      <w:ins w:id="100" w:author="C.H.M. Maas" w:date="2023-07-17T15:22:00Z">
        <w:r w:rsidR="00D15DAE">
          <w:rPr>
            <w:rFonts w:ascii="Times New Roman" w:eastAsia="Calibri" w:hAnsi="Times New Roman" w:cs="Times New Roman"/>
            <w:sz w:val="22"/>
            <w:szCs w:val="22"/>
            <w:lang w:val="en-US"/>
          </w:rPr>
          <w:t>C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rrected</w:t>
      </w:r>
      <w:proofErr w:type="spellEnd"/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del w:id="101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102" w:author="C.H.M. Maas" w:date="2023-07-13T12:48:00Z">
        <w:r w:rsidR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del w:id="103" w:author="C.H.M. Maas" w:date="2023-07-13T12:48:00Z">
        <w:r w:rsidR="0039195A" w:rsidRPr="002440B9" w:rsidDel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Baseline </w:delText>
        </w:r>
      </w:del>
      <w:ins w:id="104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>(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ins w:id="105" w:author="C.H.M. Maas" w:date="2023-07-13T12:48:00Z">
        <w:r w:rsidR="00F24582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at baseline)</w:t>
        </w:r>
      </w:ins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ins w:id="106" w:author="C.H.M. Maas" w:date="2023-07-13T12:48:00Z">
        <w:del w:id="107" w:author="C.H.M. Maas" w:date="2023-07-17T15:24:00Z">
          <w:r w:rsidR="00C62016" w:rsidRPr="00C62016" w:rsidDel="00DC5A5C">
            <w:rPr>
              <w:rFonts w:ascii="Cambria Math" w:eastAsia="Calibri" w:hAnsi="Cambria Math" w:cs="Cambria Math"/>
              <w:sz w:val="22"/>
              <w:szCs w:val="22"/>
              <w:lang w:val="en-US"/>
            </w:rPr>
            <w:delText>⋅</w:delText>
          </w:r>
        </w:del>
      </w:ins>
      <w:ins w:id="108" w:author="C.H.M. Maas" w:date="2023-07-17T15:24:00Z">
        <w:r w:rsidR="00DC5A5C" w:rsidRPr="002440B9">
          <w:rPr>
            <w:rFonts w:ascii="Times New Roman" w:eastAsia="Calibri" w:hAnsi="Times New Roman" w:cs="Times New Roman"/>
            <w:sz w:val="22"/>
            <w:szCs w:val="22"/>
            <w:lang w:val="en-US"/>
          </w:rPr>
          <w:t>x</w:t>
        </w:r>
        <w:r w:rsidR="00DC5A5C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t xml:space="preserve"> </w:t>
        </w:r>
      </w:ins>
      <w:del w:id="109" w:author="C.H.M. Maas" w:date="2023-07-13T12:48:00Z">
        <w:r w:rsidR="0039195A" w:rsidRPr="002440B9" w:rsidDel="00C62016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>x</w:delText>
        </w:r>
      </w:del>
      <w:del w:id="110" w:author="C.H.M. Maas" w:date="2023-07-17T15:24:00Z">
        <w:r w:rsidR="0039195A" w:rsidRPr="002440B9" w:rsidDel="00DC5A5C">
          <w:rPr>
            <w:rFonts w:ascii="Times New Roman" w:eastAsia="Calibri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0D19CF" w:rsidRPr="000D19CF">
        <w:rPr>
          <w:rFonts w:ascii="Times New Roman" w:hAnsi="Times New Roman" w:cs="Times New Roman"/>
          <w:sz w:val="22"/>
          <w:szCs w:val="22"/>
          <w:highlight w:val="green"/>
          <w:lang w:val="en-US"/>
        </w:rPr>
        <w:t>Supplement 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M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6C1AC01A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  <w:del w:id="111" w:author="C.H.M. Maas" w:date="2023-07-17T15:31:00Z">
        <w:r w:rsidRPr="002440B9" w:rsidDel="00957317">
          <w:rPr>
            <w:rFonts w:ascii="Times New Roman" w:eastAsia="Calibri" w:hAnsi="Times New Roman" w:cs="Times New Roman"/>
            <w:b/>
            <w:sz w:val="22"/>
            <w:szCs w:val="22"/>
            <w:lang w:val="en-US"/>
          </w:rPr>
          <w:delText>s</w:delText>
        </w:r>
      </w:del>
    </w:p>
    <w:p w14:paraId="2274F735" w14:textId="5D12C45F" w:rsidR="00EE718F" w:rsidRPr="002440B9" w:rsidRDefault="008429C7" w:rsidP="0095731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112" w:author="C.H.M. Maas" w:date="2023-07-17T15:31:00Z">
          <w:pPr>
            <w:spacing w:line="480" w:lineRule="auto"/>
            <w:ind w:firstLine="708"/>
          </w:pPr>
        </w:pPrChange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ins w:id="113" w:author="C.H.M. Maas" w:date="2023-07-17T15:31:00Z">
        <w:r w:rsidR="0077765D">
          <w:rPr>
            <w:rFonts w:ascii="Times New Roman" w:hAnsi="Times New Roman" w:cs="Times New Roman"/>
            <w:sz w:val="22"/>
            <w:szCs w:val="22"/>
            <w:lang w:val="en-US"/>
          </w:rPr>
          <w:t xml:space="preserve">, defined </w:t>
        </w:r>
      </w:ins>
      <w:del w:id="114" w:author="C.H.M. Maas" w:date="2023-07-17T15:31:00Z">
        <w:r w:rsidR="00EE718F" w:rsidRPr="002440B9" w:rsidDel="0077765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  <w:r w:rsidR="00724300" w:rsidDel="0077765D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751542" w:rsidRPr="002440B9" w:rsidDel="0077765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 was defined </w:delText>
        </w:r>
      </w:del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del w:id="115" w:author="C.H.M. Maas" w:date="2023-07-17T15:31:00Z">
        <w:r w:rsidR="00751542" w:rsidRPr="002440B9" w:rsidDel="0096029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commentRangeStart w:id="116"/>
        <w:r w:rsidR="00600974" w:rsidDel="0096029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econdary outcome was the incidence of </w:delText>
        </w:r>
        <w:r w:rsidDel="00960297">
          <w:rPr>
            <w:rFonts w:ascii="Times New Roman" w:hAnsi="Times New Roman" w:cs="Times New Roman"/>
            <w:sz w:val="22"/>
            <w:szCs w:val="22"/>
            <w:lang w:val="en-US"/>
          </w:rPr>
          <w:delText>readmissions after initial discharge.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commentRangeEnd w:id="116"/>
      <w:r w:rsidR="00D005A4">
        <w:rPr>
          <w:rStyle w:val="CommentReference"/>
        </w:rPr>
        <w:commentReference w:id="116"/>
      </w:r>
    </w:p>
    <w:p w14:paraId="68F74F8A" w14:textId="4DB25DF3" w:rsidR="00FD4B27" w:rsidRDefault="00FD4B27" w:rsidP="00FD4B27">
      <w:pPr>
        <w:spacing w:line="480" w:lineRule="auto"/>
        <w:rPr>
          <w:ins w:id="117" w:author="C.H.M. Maas" w:date="2023-07-17T15:33:00Z"/>
          <w:rFonts w:ascii="Times New Roman" w:hAnsi="Times New Roman" w:cs="Times New Roman"/>
          <w:sz w:val="22"/>
          <w:szCs w:val="22"/>
          <w:lang w:val="en-US"/>
        </w:rPr>
      </w:pPr>
    </w:p>
    <w:p w14:paraId="4ECB186E" w14:textId="77777777" w:rsidR="00FC2F32" w:rsidRPr="002440B9" w:rsidRDefault="00FC2F32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1F3CEB8" w14:textId="77777777" w:rsidR="00774BDA" w:rsidRPr="002440B9" w:rsidRDefault="00510FD6" w:rsidP="00774BDA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E30DB4">
        <w:rPr>
          <w:rFonts w:ascii="Times New Roman" w:hAnsi="Times New Roman" w:cs="Times New Roman"/>
          <w:b/>
          <w:sz w:val="22"/>
          <w:szCs w:val="22"/>
          <w:highlight w:val="yellow"/>
          <w:lang w:val="en-US"/>
        </w:rPr>
        <w:lastRenderedPageBreak/>
        <w:t>Statistical analysis for model development</w:t>
      </w:r>
    </w:p>
    <w:p w14:paraId="1F4EF263" w14:textId="4C4FF800" w:rsidR="008A4E9D" w:rsidDel="00CA240C" w:rsidRDefault="0060354C" w:rsidP="00BC04F7">
      <w:pPr>
        <w:spacing w:after="200" w:line="480" w:lineRule="auto"/>
        <w:rPr>
          <w:ins w:id="118" w:author="C.H.M. Maas" w:date="2023-07-13T16:39:00Z"/>
          <w:del w:id="119" w:author="C.H.M. Maas" w:date="2023-07-17T15:51:00Z"/>
          <w:rFonts w:ascii="Times New Roman" w:hAnsi="Times New Roman" w:cs="Times New Roman"/>
          <w:sz w:val="22"/>
          <w:szCs w:val="22"/>
          <w:lang w:val="en-US"/>
        </w:rPr>
        <w:pPrChange w:id="120" w:author="Carolien Maas" w:date="2023-07-17T16:11:00Z">
          <w:pPr>
            <w:spacing w:after="200" w:line="480" w:lineRule="auto"/>
            <w:ind w:firstLine="708"/>
          </w:pPr>
        </w:pPrChange>
      </w:pPr>
      <w:ins w:id="121" w:author="C.H.M. Maas" w:date="2023-07-17T15:54:00Z">
        <w:r>
          <w:rPr>
            <w:rFonts w:ascii="Times New Roman" w:hAnsi="Times New Roman" w:cs="Times New Roman"/>
            <w:sz w:val="22"/>
            <w:szCs w:val="22"/>
            <w:lang w:val="en-US"/>
          </w:rPr>
          <w:t>We p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redict the probability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of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long-term</w:t>
        </w:r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hypoparathyroidism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 based on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>the available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 patient characteristics</w:t>
        </w:r>
        <w:r w:rsidRPr="00B57665" w:rsidDel="00CA240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using </w:t>
        </w:r>
      </w:ins>
      <w:del w:id="122" w:author="C.H.M. Maas" w:date="2023-07-17T15:51:00Z">
        <w:r w:rsidR="00B57665" w:rsidRPr="00B57665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ifferences between the </w:delText>
        </w:r>
        <w:r w:rsidR="008429C7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patients with or without long-term hypoparathyroidism</w:delText>
        </w:r>
        <w:r w:rsidR="00B57665" w:rsidRPr="00B57665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were analyzed using the Pearson Chi-square for nominal variables and the Mood’s median test for continuous variables.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D</w:delText>
        </w:r>
        <w:r w:rsidR="00E20591" w:rsidRPr="002440B9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ta was assumed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be missing </w:delText>
        </w:r>
        <w:r w:rsidR="00E20591" w:rsidRPr="002440B9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at random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</w:delText>
        </w:r>
        <w:r w:rsidR="00283384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m</w:delText>
        </w:r>
      </w:del>
      <w:ins w:id="123" w:author="C.H.M. Maas" w:date="2023-07-13T12:50:00Z">
        <w:del w:id="124" w:author="C.H.M. Maas" w:date="2023-07-17T15:51:00Z">
          <w:r w:rsidR="00183B5C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>M</w:delText>
          </w:r>
        </w:del>
      </w:ins>
      <w:del w:id="125" w:author="C.H.M. Maas" w:date="2023-07-17T15:51:00Z">
        <w:r w:rsidR="00283384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ssing values were imputed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using M</w:delText>
        </w:r>
        <w:r w:rsidR="00E20591" w:rsidRPr="003A7B38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ultivariate Imputations by Chained Equations (MICE)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CA240C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delInstr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CA240C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15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F5761B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  <w:r w:rsidR="00E20591" w:rsidRP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riables used in the multiple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>imputation model included the</w:delText>
        </w:r>
        <w:r w:rsidR="00E20591" w:rsidRP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andidate predictors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, auxiliary variables and the outcome 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CA240C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delInstr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CA240C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16</w:delText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E20591" w:rsidDel="00CA240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</w:del>
      <w:ins w:id="126" w:author="C.H.M. Maas" w:date="2023-07-13T16:40:00Z">
        <w:del w:id="127" w:author="C.H.M. Maas" w:date="2023-07-17T15:51:00Z">
          <w:r w:rsidR="007B4A01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>E</w:delText>
          </w:r>
          <w:commentRangeStart w:id="128"/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stimates </w:delText>
          </w:r>
          <w:commentRangeEnd w:id="128"/>
          <w:r w:rsidR="007B4A01" w:rsidDel="00CA240C">
            <w:rPr>
              <w:rStyle w:val="CommentReference"/>
            </w:rPr>
            <w:commentReference w:id="128"/>
          </w:r>
          <w:r w:rsidR="007B4A01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>of the imputed datasets were pooled</w:delText>
          </w:r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using Rubin’s Rule </w:delText>
          </w:r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begin"/>
          </w:r>
          <w:r w:rsidR="007B4A01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delInstrText>
          </w:r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separate"/>
          </w:r>
          <w:r w:rsidR="007B4A01" w:rsidRPr="00765609" w:rsidDel="00CA240C">
            <w:rPr>
              <w:rFonts w:ascii="Times New Roman" w:hAnsi="Times New Roman" w:cs="Times New Roman"/>
              <w:noProof/>
              <w:sz w:val="22"/>
              <w:szCs w:val="22"/>
              <w:vertAlign w:val="superscript"/>
              <w:lang w:val="en-US"/>
            </w:rPr>
            <w:delText>21</w:delText>
          </w:r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end"/>
          </w:r>
          <w:r w:rsidR="007B4A01" w:rsidRPr="002440B9" w:rsidDel="00CA240C">
            <w:rPr>
              <w:rFonts w:ascii="Times New Roman" w:hAnsi="Times New Roman" w:cs="Times New Roman"/>
              <w:sz w:val="22"/>
              <w:szCs w:val="22"/>
              <w:lang w:val="en-US"/>
            </w:rPr>
            <w:delText>.</w:delText>
          </w:r>
        </w:del>
      </w:ins>
    </w:p>
    <w:p w14:paraId="02189248" w14:textId="181B7F82" w:rsidR="0012073C" w:rsidRDefault="00F64EAB" w:rsidP="00BC04F7">
      <w:pPr>
        <w:spacing w:after="200" w:line="480" w:lineRule="auto"/>
        <w:rPr>
          <w:ins w:id="129" w:author="Carolien Maas" w:date="2023-07-17T16:10:00Z"/>
          <w:rFonts w:ascii="Times New Roman" w:hAnsi="Times New Roman" w:cs="Times New Roman"/>
          <w:sz w:val="22"/>
          <w:szCs w:val="22"/>
          <w:lang w:val="en-US"/>
        </w:rPr>
        <w:pPrChange w:id="130" w:author="Carolien Maas" w:date="2023-07-17T16:11:00Z">
          <w:pPr>
            <w:spacing w:after="200" w:line="480" w:lineRule="auto"/>
            <w:ind w:firstLine="708"/>
          </w:pPr>
        </w:pPrChange>
      </w:pPr>
      <w:ins w:id="131" w:author="C.H.M. Maas" w:date="2023-07-13T16:39:00Z">
        <w:del w:id="132" w:author="C.H.M. Maas" w:date="2023-07-17T15:54:00Z">
          <w:r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>M</w:delText>
          </w:r>
        </w:del>
      </w:ins>
      <w:ins w:id="133" w:author="C.H.M. Maas" w:date="2023-07-17T15:54:00Z">
        <w:r w:rsidR="0060354C">
          <w:rPr>
            <w:rFonts w:ascii="Times New Roman" w:hAnsi="Times New Roman" w:cs="Times New Roman"/>
            <w:sz w:val="22"/>
            <w:szCs w:val="22"/>
            <w:lang w:val="en-US"/>
          </w:rPr>
          <w:t>m</w:t>
        </w:r>
      </w:ins>
      <w:ins w:id="134" w:author="C.H.M. Maas" w:date="2023-07-13T16:39:00Z"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>ultivariable logistic regression analysis</w:t>
        </w:r>
        <w:del w:id="135" w:author="C.H.M. Maas" w:date="2023-07-17T15:54:00Z">
          <w:r w:rsidRPr="002440B9" w:rsidDel="009167D3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was used to</w:delText>
          </w:r>
          <w:r w:rsidRPr="002440B9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  <w:r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>predict the probability</w:delText>
          </w:r>
          <w:r w:rsidRPr="002440B9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of </w:delText>
          </w:r>
          <w:r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>long-term</w:delText>
          </w:r>
          <w:r w:rsidRPr="002440B9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hypoparathyroidism</w:delText>
          </w:r>
          <w:r w:rsidR="000457F9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based on </w:delText>
          </w:r>
          <w:r w:rsidR="001044D5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certain </w:delText>
          </w:r>
          <w:r w:rsidR="000457F9" w:rsidDel="0060354C">
            <w:rPr>
              <w:rFonts w:ascii="Times New Roman" w:hAnsi="Times New Roman" w:cs="Times New Roman"/>
              <w:sz w:val="22"/>
              <w:szCs w:val="22"/>
              <w:lang w:val="en-US"/>
            </w:rPr>
            <w:delText>patient characteristics</w:delText>
          </w:r>
        </w:del>
        <w:commentRangeStart w:id="136"/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136"/>
      <w:r w:rsidR="00BD1F83">
        <w:rPr>
          <w:rStyle w:val="CommentReference"/>
        </w:rPr>
        <w:commentReference w:id="136"/>
      </w:r>
      <w:ins w:id="137" w:author="C.H.M. Maas" w:date="2023-07-13T16:39:00Z">
        <w:r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138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ultiple imputation procedure generated </w:delText>
        </w:r>
      </w:del>
      <w:del w:id="139" w:author="C.H.M. Maas" w:date="2023-07-13T13:56:00Z">
        <w:r w:rsidR="006B2C04" w:rsidDel="0094498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10 </w:delText>
        </w:r>
      </w:del>
      <w:del w:id="140" w:author="C.H.M. Maas" w:date="2023-07-13T16:20:00Z">
        <w:r w:rsidR="006B2C04" w:rsidDel="00C716E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mputed datasets with identical known values, but with varying imputed values to account for the uncertainty of the missing values. </w:delText>
        </w:r>
      </w:del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del w:id="141" w:author="C.H.M. Maas" w:date="2023-07-13T13:55:00Z">
        <w:r w:rsidR="006B2C04" w:rsidDel="009D4ED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possible </w:delText>
        </w:r>
      </w:del>
      <w:ins w:id="142" w:author="C.H.M. Maas" w:date="2023-07-13T13:55:00Z">
        <w:r w:rsidR="009D4ED1">
          <w:rPr>
            <w:rFonts w:ascii="Times New Roman" w:hAnsi="Times New Roman" w:cs="Times New Roman"/>
            <w:sz w:val="22"/>
            <w:szCs w:val="22"/>
            <w:lang w:val="en-US"/>
          </w:rPr>
          <w:t xml:space="preserve">candidate </w:t>
        </w:r>
      </w:ins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ins w:id="143" w:author="Carolien Maas" w:date="2023-07-17T16:08:00Z"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>Missing values were imputed using M</w:t>
        </w:r>
        <w:r w:rsidR="00FE25F2" w:rsidRPr="003A7B38">
          <w:rPr>
            <w:rFonts w:ascii="Times New Roman" w:hAnsi="Times New Roman" w:cs="Times New Roman"/>
            <w:sz w:val="22"/>
            <w:szCs w:val="22"/>
            <w:lang w:val="en-US"/>
          </w:rPr>
          <w:t>ultivariate Imputations by Chained Equations (MICE)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FE25F2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15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 xml:space="preserve">. </w:t>
        </w:r>
        <w:r w:rsidR="00FE25F2" w:rsidRPr="00E20591">
          <w:rPr>
            <w:rFonts w:ascii="Times New Roman" w:hAnsi="Times New Roman" w:cs="Times New Roman"/>
            <w:sz w:val="22"/>
            <w:szCs w:val="22"/>
            <w:lang w:val="en-US"/>
          </w:rPr>
          <w:t xml:space="preserve">Variables used in the multiple 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>imputation model included the</w:t>
        </w:r>
        <w:r w:rsidR="00FE25F2" w:rsidRPr="00E20591">
          <w:rPr>
            <w:rFonts w:ascii="Times New Roman" w:hAnsi="Times New Roman" w:cs="Times New Roman"/>
            <w:sz w:val="22"/>
            <w:szCs w:val="22"/>
            <w:lang w:val="en-US"/>
          </w:rPr>
          <w:t xml:space="preserve"> candidate predictors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>, auxiliary variables and the outcome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FE25F2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16</w:t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>. E</w:t>
        </w:r>
        <w:commentRangeStart w:id="144"/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stimates </w:t>
        </w:r>
        <w:commentRangeEnd w:id="144"/>
        <w:r w:rsidR="00FE25F2">
          <w:rPr>
            <w:rStyle w:val="CommentReference"/>
          </w:rPr>
          <w:commentReference w:id="144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t>of the imputed datasets were pooled</w:t>
        </w:r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using Rubin’s Rule</w:t>
        </w:r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FE25F2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  </w:r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FE25F2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1</w:t>
        </w:r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FE25F2"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  <w:r w:rsidR="00435FDB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moveToRangeStart w:id="145" w:author="C.H.M. Maas" w:date="2023-07-13T16:40:00Z" w:name="move140158828"/>
      <w:moveTo w:id="146" w:author="C.H.M. Maas" w:date="2023-07-13T16:40:00Z">
        <w:r w:rsidR="00B9600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Interaction terms were not taken into consideration </w:t>
        </w:r>
        <w:del w:id="147" w:author="C.H.M. Maas" w:date="2023-07-17T15:54:00Z">
          <w:r w:rsidR="00B96008" w:rsidRPr="006B2C04" w:rsidDel="009B4529">
            <w:rPr>
              <w:rFonts w:ascii="Times New Roman" w:hAnsi="Times New Roman" w:cs="Times New Roman"/>
              <w:sz w:val="22"/>
              <w:szCs w:val="22"/>
              <w:lang w:val="en-US"/>
            </w:rPr>
            <w:delText>in</w:delText>
          </w:r>
        </w:del>
      </w:moveTo>
      <w:ins w:id="148" w:author="C.H.M. Maas" w:date="2023-07-17T15:54:00Z">
        <w:r w:rsidR="009B4529">
          <w:rPr>
            <w:rFonts w:ascii="Times New Roman" w:hAnsi="Times New Roman" w:cs="Times New Roman"/>
            <w:sz w:val="22"/>
            <w:szCs w:val="22"/>
            <w:lang w:val="en-US"/>
          </w:rPr>
          <w:t>for</w:t>
        </w:r>
      </w:ins>
      <w:moveTo w:id="149" w:author="C.H.M. Maas" w:date="2023-07-13T16:40:00Z">
        <w:r w:rsidR="00B9600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this prediction model.</w:t>
        </w:r>
        <w:r w:rsidR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To>
      <w:moveToRangeEnd w:id="145"/>
      <w:del w:id="150" w:author="C.H.M. Maas" w:date="2023-07-13T16:21:00Z">
        <w:r w:rsidR="006B2C04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U</w:delText>
        </w:r>
        <w:r w:rsidR="002E2AF9" w:rsidRPr="002440B9" w:rsidDel="00F40965">
          <w:rPr>
            <w:rFonts w:ascii="Times New Roman" w:hAnsi="Times New Roman" w:cs="Times New Roman"/>
            <w:sz w:val="22"/>
            <w:szCs w:val="22"/>
            <w:lang w:val="en-US"/>
          </w:rPr>
          <w:delText>nivariate and m</w:delText>
        </w:r>
      </w:del>
      <w:ins w:id="151" w:author="C.H.M. Maas" w:date="2023-07-13T16:21:00Z">
        <w:del w:id="152" w:author="C.H.M. Maas" w:date="2023-07-13T16:39:00Z">
          <w:r w:rsidR="00F40965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M</w:delText>
          </w:r>
        </w:del>
      </w:ins>
      <w:del w:id="153" w:author="C.H.M. Maas" w:date="2023-07-13T16:39:00Z"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ultivaria</w:delText>
        </w:r>
        <w:r w:rsidR="0020530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ble l</w:delText>
        </w:r>
        <w:r w:rsidR="002E2AF9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ogistic regression analysis with</w:delText>
        </w:r>
        <w:r w:rsidR="00DB44B4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95% confidence intervals 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as used to estimate </w:delText>
        </w:r>
      </w:del>
      <w:ins w:id="154" w:author="C.H.M. Maas" w:date="2023-07-13T16:21:00Z">
        <w:del w:id="155" w:author="C.H.M. Maas" w:date="2023-07-13T16:39:00Z">
          <w:r w:rsidR="008D7661" w:rsidDel="00F64EAB">
            <w:rPr>
              <w:rFonts w:ascii="Times New Roman" w:hAnsi="Times New Roman" w:cs="Times New Roman"/>
              <w:sz w:val="22"/>
              <w:szCs w:val="22"/>
              <w:lang w:val="en-US"/>
            </w:rPr>
            <w:delText>predict the probability</w:delText>
          </w:r>
        </w:del>
      </w:ins>
      <w:del w:id="156" w:author="C.H.M. Maas" w:date="2023-07-13T16:39:00Z"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ffect of the covariates on the occurrence of </w:delText>
        </w:r>
        <w:r w:rsidR="00724300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D84D7E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hypoparathyroidism</w:delText>
        </w:r>
        <w:r w:rsidR="001353F8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0407B2" w:rsidRPr="002440B9" w:rsidDel="00F64EA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del w:id="157" w:author="S.P.J. van Dijk" w:date="2023-06-01T09:54:00Z">
        <w:r w:rsidR="00731725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univariate analysis </w:delText>
        </w:r>
        <w:r w:rsidR="006D52B0" w:rsidDel="00686863">
          <w:rPr>
            <w:rFonts w:ascii="Times New Roman" w:hAnsi="Times New Roman" w:cs="Times New Roman"/>
            <w:sz w:val="22"/>
            <w:szCs w:val="22"/>
            <w:lang w:val="en-US"/>
          </w:rPr>
          <w:delText>and clinical importance</w:delText>
        </w:r>
      </w:del>
      <w:ins w:id="158" w:author="S.P.J. van Dijk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>backward</w:t>
        </w:r>
        <w:del w:id="159" w:author="C.H.M. Maas" w:date="2023-07-13T16:22:00Z">
          <w:r w:rsidR="00686863" w:rsidDel="00981F84">
            <w:rPr>
              <w:rFonts w:ascii="Times New Roman" w:hAnsi="Times New Roman" w:cs="Times New Roman"/>
              <w:sz w:val="22"/>
              <w:szCs w:val="22"/>
              <w:lang w:val="en-US"/>
            </w:rPr>
            <w:delText>s</w:delText>
          </w:r>
        </w:del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selection</w:t>
        </w:r>
      </w:ins>
      <w:ins w:id="160" w:author="C.H.M. Maas" w:date="2023-07-13T16:22:00Z">
        <w:r w:rsidR="00F24DD3">
          <w:rPr>
            <w:rFonts w:ascii="Times New Roman" w:hAnsi="Times New Roman" w:cs="Times New Roman"/>
            <w:sz w:val="22"/>
            <w:szCs w:val="22"/>
            <w:lang w:val="en-US"/>
          </w:rPr>
          <w:t xml:space="preserve"> with p&lt;0.05</w:t>
        </w:r>
      </w:ins>
      <w:ins w:id="161" w:author="S.P.J. van Dijk" w:date="2023-06-01T09:54:00Z">
        <w:del w:id="162" w:author="C.H.M. Maas" w:date="2023-07-13T16:22:00Z">
          <w:r w:rsidR="00686863" w:rsidDel="00491CD4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163" w:author="Carolien Maas" w:date="2023-07-17T15:57:00Z">
        <w:r w:rsidR="006D52B0" w:rsidDel="0064617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DaG93ZGh1cnk8L0F1dGhvcj48WWVhcj4yMDIwPC9ZZWFy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D52B0">
        <w:rPr>
          <w:rFonts w:ascii="Times New Roman" w:hAnsi="Times New Roman" w:cs="Times New Roman"/>
          <w:sz w:val="22"/>
          <w:szCs w:val="22"/>
          <w:lang w:val="en-US"/>
        </w:rPr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, 18</w:t>
      </w:r>
      <w:r w:rsidR="006D52B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ins w:id="164" w:author="S.P.J. van Dijk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 xml:space="preserve"> (</w:t>
        </w:r>
        <w:commentRangeStart w:id="165"/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>ref</w:t>
        </w:r>
      </w:ins>
      <w:commentRangeEnd w:id="165"/>
      <w:r w:rsidR="00350E90">
        <w:rPr>
          <w:rStyle w:val="CommentReference"/>
        </w:rPr>
        <w:commentReference w:id="165"/>
      </w:r>
      <w:ins w:id="166" w:author="S.P.J. van Dijk" w:date="2023-06-01T09:54:00Z">
        <w:r w:rsidR="00686863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</w:ins>
      <w:r w:rsidR="006D52B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167" w:author="C.H.M. Maas" w:date="2023-07-13T16:38:00Z">
        <w:r w:rsidR="00B83D02">
          <w:rPr>
            <w:rFonts w:ascii="Times New Roman" w:hAnsi="Times New Roman" w:cs="Times New Roman"/>
            <w:sz w:val="22"/>
            <w:szCs w:val="22"/>
            <w:lang w:val="en-US"/>
          </w:rPr>
          <w:t xml:space="preserve">We calculated the importance of each predictor in the model using Wald tests. </w:t>
        </w:r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 xml:space="preserve">To compare </w:t>
        </w:r>
      </w:ins>
      <w:ins w:id="168" w:author="C.H.M. Maas" w:date="2023-07-13T16:39:00Z">
        <w:r w:rsidR="00AE50EB">
          <w:rPr>
            <w:rFonts w:ascii="Times New Roman" w:hAnsi="Times New Roman" w:cs="Times New Roman"/>
            <w:sz w:val="22"/>
            <w:szCs w:val="22"/>
            <w:lang w:val="en-US"/>
          </w:rPr>
          <w:t>the fit of nested models</w:t>
        </w:r>
      </w:ins>
      <w:ins w:id="169" w:author="C.H.M. Maas" w:date="2023-07-13T16:38:00Z">
        <w:r w:rsidR="005C7EAD">
          <w:rPr>
            <w:rFonts w:ascii="Times New Roman" w:hAnsi="Times New Roman" w:cs="Times New Roman"/>
            <w:sz w:val="22"/>
            <w:szCs w:val="22"/>
            <w:lang w:val="en-US"/>
          </w:rPr>
          <w:t>, we used likelihood ratio test</w:t>
        </w:r>
      </w:ins>
      <w:ins w:id="170" w:author="C.H.M. Maas" w:date="2023-07-13T16:39:00Z">
        <w:r w:rsidR="009E5930">
          <w:rPr>
            <w:rFonts w:ascii="Times New Roman" w:hAnsi="Times New Roman" w:cs="Times New Roman"/>
            <w:sz w:val="22"/>
            <w:szCs w:val="22"/>
            <w:lang w:val="en-US"/>
          </w:rPr>
          <w:t>s.</w:t>
        </w:r>
      </w:ins>
      <w:ins w:id="171" w:author="C.H.M. Maas" w:date="2023-07-13T17:10:00Z"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172" w:author="Carolien Maas" w:date="2023-07-17T15:59:00Z"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>T</w:t>
        </w:r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>o prevent overfitting of the model, we utilized a bootstrap approach with 100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resamples 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>to derive a uniform shrinkage factor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557EE8" w:rsidRPr="00765609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19, 20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557EE8" w:rsidRPr="003F58A5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This 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>shrinkage</w:t>
        </w:r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factor was then 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>multiplied by</w:t>
        </w:r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 xml:space="preserve"> the final regression coefficient of each selected predictor</w:t>
        </w:r>
        <w:r w:rsidR="00557EE8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the intercept was adjusted appropriately</w:t>
        </w:r>
        <w:commentRangeStart w:id="173"/>
        <w:r w:rsidR="00557EE8" w:rsidRPr="006B2C04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  <w:commentRangeEnd w:id="173"/>
        <w:r w:rsidR="00557EE8">
          <w:rPr>
            <w:rStyle w:val="CommentReference"/>
          </w:rPr>
          <w:commentReference w:id="173"/>
        </w:r>
        <w:r w:rsidR="00DA7126">
          <w:rPr>
            <w:rFonts w:ascii="Times New Roman" w:hAnsi="Times New Roman" w:cs="Times New Roman"/>
            <w:sz w:val="22"/>
            <w:szCs w:val="22"/>
            <w:lang w:val="en-US"/>
            <w:rPrChange w:id="174" w:author="Carolien Maas" w:date="2023-07-17T15:59:00Z">
              <w:rPr>
                <w:rFonts w:ascii="Times New Roman" w:hAnsi="Times New Roman" w:cs="Times New Roman"/>
                <w:sz w:val="22"/>
                <w:szCs w:val="22"/>
                <w:lang w:val="en-US"/>
              </w:rPr>
            </w:rPrChange>
          </w:rPr>
          <w:t xml:space="preserve"> </w:t>
        </w:r>
      </w:ins>
      <w:ins w:id="175" w:author="C.H.M. Maas" w:date="2023-07-13T17:10:00Z"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>Predictions of the final model were made easily accessible through a web application</w:t>
        </w:r>
        <w:commentRangeStart w:id="176"/>
        <w:r w:rsidR="004A5660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commentRangeEnd w:id="176"/>
      <w:ins w:id="177" w:author="C.H.M. Maas" w:date="2023-07-13T17:11:00Z">
        <w:r w:rsidR="004A5660">
          <w:rPr>
            <w:rStyle w:val="CommentReference"/>
          </w:rPr>
          <w:commentReference w:id="176"/>
        </w:r>
      </w:ins>
      <w:ins w:id="178" w:author="C.H.M. Maas" w:date="2023-07-17T15:52:00Z">
        <w:r w:rsidR="00CA240C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179" w:author="Carolien Maas" w:date="2023-07-17T16:11:00Z">
        <w:r w:rsidR="001971E3">
          <w:rPr>
            <w:rFonts w:ascii="Times New Roman" w:hAnsi="Times New Roman" w:cs="Times New Roman"/>
            <w:sz w:val="22"/>
            <w:szCs w:val="22"/>
            <w:lang w:val="en-US"/>
          </w:rPr>
          <w:t xml:space="preserve">To assess the relationship between readmission </w:t>
        </w:r>
        <w:r w:rsidR="001971E3" w:rsidRPr="00C97C7F">
          <w:rPr>
            <w:rFonts w:ascii="Times New Roman" w:hAnsi="Times New Roman" w:cs="Times New Roman"/>
            <w:sz w:val="22"/>
            <w:szCs w:val="22"/>
            <w:shd w:val="clear" w:color="auto" w:fill="FFFFFF"/>
            <w:lang w:val="en-US"/>
          </w:rPr>
          <w:t>due to symptoms related to hypocalcemia</w:t>
        </w:r>
        <w:r w:rsidR="001971E3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the risk of long-term hypoparathyroidism was assessed by dividing patients into risk groups</w:t>
        </w:r>
        <w:r w:rsidR="001971E3" w:rsidRPr="009113B4">
          <w:rPr>
            <w:rFonts w:ascii="Times New Roman" w:hAnsi="Times New Roman" w:cs="Times New Roman"/>
            <w:sz w:val="22"/>
            <w:szCs w:val="22"/>
            <w:lang w:val="en-US"/>
          </w:rPr>
          <w:t xml:space="preserve"> based on predicted probabilities</w:t>
        </w:r>
        <w:r w:rsidR="001971E3">
          <w:rPr>
            <w:rFonts w:ascii="Times New Roman" w:hAnsi="Times New Roman" w:cs="Times New Roman"/>
            <w:sz w:val="22"/>
            <w:szCs w:val="22"/>
            <w:lang w:val="en-US"/>
          </w:rPr>
          <w:t xml:space="preserve"> of the model</w:t>
        </w:r>
        <w:r w:rsidR="001971E3" w:rsidRPr="009113B4">
          <w:rPr>
            <w:rFonts w:ascii="Times New Roman" w:hAnsi="Times New Roman" w:cs="Times New Roman"/>
            <w:sz w:val="22"/>
            <w:szCs w:val="22"/>
            <w:lang w:val="en-US"/>
          </w:rPr>
          <w:t xml:space="preserve"> (%); low risk (0-10%), intermediate risk (10%-40%) and high risk (&gt;40%) patients.</w:t>
        </w:r>
        <w:r w:rsidR="001971E3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180" w:author="Carolien Maas" w:date="2023-07-17T16:10:00Z">
        <w:r w:rsidR="00F43227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All statistical </w:t>
        </w:r>
        <w:r w:rsidR="00F43227">
          <w:rPr>
            <w:rFonts w:ascii="Times New Roman" w:hAnsi="Times New Roman" w:cs="Times New Roman"/>
            <w:sz w:val="22"/>
            <w:szCs w:val="22"/>
            <w:lang w:val="en-US"/>
          </w:rPr>
          <w:t>analysis was</w:t>
        </w:r>
        <w:r w:rsidR="00F43227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performed using the R version 4.1.</w:t>
        </w:r>
        <w:r w:rsidR="00F43227">
          <w:rPr>
            <w:rFonts w:ascii="Times New Roman" w:hAnsi="Times New Roman" w:cs="Times New Roman"/>
            <w:sz w:val="22"/>
            <w:szCs w:val="22"/>
            <w:lang w:val="en-US"/>
          </w:rPr>
          <w:t>0</w:t>
        </w:r>
        <w:commentRangeStart w:id="181"/>
        <w:r w:rsidR="00F43227" w:rsidRPr="002440B9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  <w:commentRangeEnd w:id="181"/>
        <w:r w:rsidR="00F43227">
          <w:rPr>
            <w:rStyle w:val="CommentReference"/>
          </w:rPr>
          <w:commentReference w:id="181"/>
        </w:r>
      </w:ins>
    </w:p>
    <w:p w14:paraId="5B0896F9" w14:textId="5304DDB3" w:rsidR="003514D8" w:rsidDel="0062723E" w:rsidRDefault="00CA240C" w:rsidP="002062B4">
      <w:pPr>
        <w:spacing w:after="200" w:line="480" w:lineRule="auto"/>
        <w:ind w:firstLine="708"/>
        <w:rPr>
          <w:ins w:id="182" w:author="C.H.M. Maas" w:date="2023-07-13T16:37:00Z"/>
          <w:del w:id="183" w:author="Carolien Maas" w:date="2023-07-17T16:08:00Z"/>
          <w:rFonts w:ascii="Times New Roman" w:hAnsi="Times New Roman" w:cs="Times New Roman"/>
          <w:sz w:val="22"/>
          <w:szCs w:val="22"/>
          <w:lang w:val="en-US"/>
        </w:rPr>
        <w:pPrChange w:id="184" w:author="Carolien Maas" w:date="2023-07-17T15:57:00Z">
          <w:pPr>
            <w:spacing w:after="200" w:line="480" w:lineRule="auto"/>
            <w:ind w:firstLine="708"/>
          </w:pPr>
        </w:pPrChange>
      </w:pPr>
      <w:ins w:id="185" w:author="C.H.M. Maas" w:date="2023-07-17T15:52:00Z">
        <w:del w:id="186" w:author="Carolien Maas" w:date="2023-07-17T16:08:00Z"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Missing values were imputed using M</w:delText>
          </w:r>
          <w:r w:rsidRPr="003A7B38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ultivariate Imputations by Chained Equations (MICE)</w:delText>
          </w:r>
        </w:del>
        <w:del w:id="187" w:author="Carolien Maas" w:date="2023-07-17T15:57:00Z">
          <w:r w:rsidDel="00646177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  <w:del w:id="188" w:author="Carolien Maas" w:date="2023-07-17T16:08:00Z"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begin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InstrText xml:space="preserve"> ADDIN EN.CITE &lt;EndNote&gt;&lt;Cite&gt;&lt;Author&gt;van Buuren&lt;/Author&gt;&lt;Year&gt;2011&lt;/Year&gt;&lt;RecNum&gt;46&lt;/RecNum&gt;&lt;DisplayText&gt;&lt;style face="superscript"&gt;15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delInstr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separate"/>
          </w:r>
          <w:r w:rsidRPr="00765609" w:rsidDel="0062723E">
            <w:rPr>
              <w:rFonts w:ascii="Times New Roman" w:hAnsi="Times New Roman" w:cs="Times New Roman"/>
              <w:noProof/>
              <w:sz w:val="22"/>
              <w:szCs w:val="22"/>
              <w:vertAlign w:val="superscript"/>
              <w:lang w:val="en-US"/>
            </w:rPr>
            <w:delText>15</w:del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end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. </w:delText>
          </w:r>
          <w:r w:rsidRPr="00E20591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Variables used in the multiple </w:del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imputation model included the</w:delText>
          </w:r>
          <w:r w:rsidRPr="00E20591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candidate predictors</w:del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, auxiliary variables and the outcome</w:delText>
          </w:r>
        </w:del>
        <w:del w:id="189" w:author="Carolien Maas" w:date="2023-07-17T15:57:00Z">
          <w:r w:rsidDel="00646177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  <w:del w:id="190" w:author="Carolien Maas" w:date="2023-07-17T16:08:00Z"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begin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InstrText xml:space="preserve"> ADDIN EN.CITE &lt;EndNote&gt;&lt;Cite&gt;&lt;Author&gt;Moons&lt;/Author&gt;&lt;Year&gt;2006&lt;/Year&gt;&lt;RecNum&gt;49&lt;/RecNum&gt;&lt;DisplayText&gt;&lt;style face="superscript"&gt;16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delInstr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separate"/>
          </w:r>
          <w:r w:rsidRPr="00765609" w:rsidDel="0062723E">
            <w:rPr>
              <w:rFonts w:ascii="Times New Roman" w:hAnsi="Times New Roman" w:cs="Times New Roman"/>
              <w:noProof/>
              <w:sz w:val="22"/>
              <w:szCs w:val="22"/>
              <w:vertAlign w:val="superscript"/>
              <w:lang w:val="en-US"/>
            </w:rPr>
            <w:delText>16</w:delText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end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. E</w:delText>
          </w:r>
          <w:commentRangeStart w:id="191"/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stimates </w:delText>
          </w:r>
          <w:commentRangeEnd w:id="191"/>
          <w:r w:rsidDel="0062723E">
            <w:rPr>
              <w:rStyle w:val="CommentReference"/>
            </w:rPr>
            <w:commentReference w:id="191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of the imputed datasets were pooled</w:delText>
          </w:r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using Rubin’s Rule</w:delText>
          </w:r>
        </w:del>
        <w:del w:id="192" w:author="Carolien Maas" w:date="2023-07-17T15:57:00Z">
          <w:r w:rsidRPr="002440B9" w:rsidDel="00646177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  <w:del w:id="193" w:author="Carolien Maas" w:date="2023-07-17T16:08:00Z"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begin"/>
          </w:r>
          <w:r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delInstrText>
          </w:r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separate"/>
          </w:r>
          <w:r w:rsidRPr="00765609" w:rsidDel="0062723E">
            <w:rPr>
              <w:rFonts w:ascii="Times New Roman" w:hAnsi="Times New Roman" w:cs="Times New Roman"/>
              <w:noProof/>
              <w:sz w:val="22"/>
              <w:szCs w:val="22"/>
              <w:vertAlign w:val="superscript"/>
              <w:lang w:val="en-US"/>
            </w:rPr>
            <w:delText>21</w:delText>
          </w:r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fldChar w:fldCharType="end"/>
          </w:r>
          <w:r w:rsidRPr="002440B9" w:rsidDel="0062723E">
            <w:rPr>
              <w:rFonts w:ascii="Times New Roman" w:hAnsi="Times New Roman" w:cs="Times New Roman"/>
              <w:sz w:val="22"/>
              <w:szCs w:val="22"/>
              <w:lang w:val="en-US"/>
            </w:rPr>
            <w:delText>.</w:delText>
          </w:r>
        </w:del>
      </w:ins>
    </w:p>
    <w:p w14:paraId="1A54B293" w14:textId="382AA95B" w:rsidR="00EE4CF1" w:rsidDel="00B80BF5" w:rsidRDefault="006B2C04" w:rsidP="00AC07E1">
      <w:pPr>
        <w:spacing w:after="200" w:line="480" w:lineRule="auto"/>
        <w:ind w:firstLine="708"/>
        <w:rPr>
          <w:ins w:id="194" w:author="C.H.M. Maas" w:date="2023-07-13T16:40:00Z"/>
          <w:del w:id="195" w:author="Carolien Maas" w:date="2023-07-17T15:58:00Z"/>
          <w:rFonts w:ascii="Times New Roman" w:hAnsi="Times New Roman" w:cs="Times New Roman"/>
          <w:sz w:val="22"/>
          <w:szCs w:val="22"/>
          <w:lang w:val="en-US"/>
        </w:rPr>
      </w:pPr>
      <w:del w:id="196" w:author="Carolien Maas" w:date="2023-07-17T15:58:00Z"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T</w:delText>
        </w:r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o prevent overfitting of the model and to avoid optimism in the final prediction, we utilized a bootstrap validation approach with 100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resamples 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</w:delText>
        </w:r>
      </w:del>
      <w:ins w:id="197" w:author="C.H.M. Maas" w:date="2023-07-13T16:24:00Z">
        <w:del w:id="198" w:author="Carolien Maas" w:date="2023-07-17T15:58:00Z">
          <w:r w:rsidR="00491CD4" w:rsidDel="00B80BF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to derive </w:delText>
          </w:r>
        </w:del>
      </w:ins>
      <w:del w:id="199" w:author="Carolien Maas" w:date="2023-07-17T15:58:00Z"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 uniform shrinkage method </w:delText>
        </w:r>
      </w:del>
      <w:ins w:id="200" w:author="C.H.M. Maas" w:date="2023-07-13T16:24:00Z">
        <w:del w:id="201" w:author="Carolien Maas" w:date="2023-07-17T15:58:00Z">
          <w:r w:rsidR="002D63DD" w:rsidDel="00B80BF5">
            <w:rPr>
              <w:rFonts w:ascii="Times New Roman" w:hAnsi="Times New Roman" w:cs="Times New Roman"/>
              <w:sz w:val="22"/>
              <w:szCs w:val="22"/>
              <w:lang w:val="en-US"/>
            </w:rPr>
            <w:delText>factor</w:delText>
          </w:r>
        </w:del>
      </w:ins>
      <w:del w:id="202" w:author="Carolien Maas" w:date="2023-07-17T15:58:00Z"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o derive 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 adjustment factor 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B80BF5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Smith&lt;/Author&gt;&lt;Year&gt;2014&lt;/Year&gt;&lt;RecNum&gt;29&lt;/RecNum&gt;&lt;DisplayText&gt;&lt;style face="superscript"&gt;19, 20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delInstr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B80BF5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19, 20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Pr="003F58A5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is adjustment </w:delText>
        </w:r>
      </w:del>
      <w:ins w:id="203" w:author="C.H.M. Maas" w:date="2023-07-13T16:24:00Z">
        <w:del w:id="204" w:author="Carolien Maas" w:date="2023-07-17T15:58:00Z">
          <w:r w:rsidR="00376BF0" w:rsidDel="00B80BF5">
            <w:rPr>
              <w:rFonts w:ascii="Times New Roman" w:hAnsi="Times New Roman" w:cs="Times New Roman"/>
              <w:sz w:val="22"/>
              <w:szCs w:val="22"/>
              <w:lang w:val="en-US"/>
            </w:rPr>
            <w:delText>shrinkage</w:delText>
          </w:r>
          <w:r w:rsidR="00376BF0" w:rsidRPr="006B2C04" w:rsidDel="00B80BF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205" w:author="Carolien Maas" w:date="2023-07-17T15:58:00Z"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factor was then </w:delText>
        </w:r>
        <w:r w:rsidR="00D8029F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multiplied by</w:delText>
        </w:r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he final regression coefficient of each selected predictor</w:delText>
        </w:r>
      </w:del>
      <w:ins w:id="206" w:author="C.H.M. Maas" w:date="2023-07-13T16:25:00Z">
        <w:del w:id="207" w:author="Carolien Maas" w:date="2023-07-17T15:58:00Z">
          <w:r w:rsidR="00CE7671" w:rsidDel="00B80BF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and the intercept was adjusted appropriately</w:delText>
          </w:r>
        </w:del>
      </w:ins>
      <w:commentRangeStart w:id="208"/>
      <w:del w:id="209" w:author="Carolien Maas" w:date="2023-07-17T15:58:00Z"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commentRangeEnd w:id="208"/>
        <w:r w:rsidR="00CE7671" w:rsidDel="00B80BF5">
          <w:rPr>
            <w:rStyle w:val="CommentReference"/>
          </w:rPr>
          <w:commentReference w:id="208"/>
        </w:r>
        <w:r w:rsidRPr="006B2C04" w:rsidDel="00B80BF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</w:p>
    <w:p w14:paraId="4EF2A96D" w14:textId="6EC99676" w:rsidR="007349DF" w:rsidRDefault="006B2C04" w:rsidP="00AC07E1">
      <w:pPr>
        <w:spacing w:after="200" w:line="480" w:lineRule="auto"/>
        <w:ind w:firstLine="708"/>
        <w:rPr>
          <w:ins w:id="210" w:author="C.H.M. Maas" w:date="2023-07-13T16:40:00Z"/>
          <w:rFonts w:ascii="Times New Roman" w:hAnsi="Times New Roman" w:cs="Times New Roman"/>
          <w:sz w:val="22"/>
          <w:szCs w:val="22"/>
          <w:lang w:val="en-US"/>
        </w:rPr>
      </w:pPr>
      <w:moveFromRangeStart w:id="211" w:author="C.H.M. Maas" w:date="2023-07-13T16:40:00Z" w:name="move140158828"/>
      <w:moveFrom w:id="212" w:author="C.H.M. Maas" w:date="2023-07-13T16:40:00Z">
        <w:r w:rsidRPr="006B2C04" w:rsidDel="00B96008">
          <w:rPr>
            <w:rFonts w:ascii="Times New Roman" w:hAnsi="Times New Roman" w:cs="Times New Roman"/>
            <w:sz w:val="22"/>
            <w:szCs w:val="22"/>
            <w:lang w:val="en-US"/>
          </w:rPr>
          <w:t>Interaction terms were not taken into consideration in this prediction model.</w:t>
        </w:r>
        <w:r w:rsidR="00D8029F" w:rsidDel="00B96008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moveFrom>
      <w:moveFromRangeEnd w:id="211"/>
      <w:ins w:id="213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performance of the model was assessed using </w:t>
        </w:r>
      </w:ins>
      <w:ins w:id="214" w:author="C.H.M. Maas" w:date="2023-07-13T16:28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 xml:space="preserve">the concepts of </w:t>
        </w:r>
      </w:ins>
      <w:ins w:id="215" w:author="C.H.M. Maas" w:date="2023-07-13T16:27:00Z">
        <w:r w:rsidR="00A43EC2">
          <w:rPr>
            <w:rFonts w:ascii="Times New Roman" w:hAnsi="Times New Roman" w:cs="Times New Roman"/>
            <w:sz w:val="22"/>
            <w:szCs w:val="22"/>
            <w:lang w:val="en-US"/>
          </w:rPr>
          <w:t>calibration and discrimination.</w:t>
        </w:r>
      </w:ins>
      <w:ins w:id="216" w:author="C.H.M. Maas" w:date="2023-07-13T16:26:00Z">
        <w:del w:id="217" w:author="C.H.M. Maas" w:date="2023-07-13T16:27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The discriminative ability of the final prediction model was ass</w:delText>
          </w:r>
        </w:del>
        <w:del w:id="218" w:author="C.H.M. Maas" w:date="2023-07-13T16:28:00Z"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essed using the C-index</w:delText>
          </w:r>
          <w:commentRangeStart w:id="219"/>
          <w:r w:rsidR="00DC7981" w:rsidDel="00A43EC2">
            <w:rPr>
              <w:rFonts w:ascii="Times New Roman" w:hAnsi="Times New Roman" w:cs="Times New Roman"/>
              <w:sz w:val="22"/>
              <w:szCs w:val="22"/>
              <w:lang w:val="en-US"/>
            </w:rPr>
            <w:delText>.</w:delText>
          </w:r>
        </w:del>
      </w:ins>
      <w:commentRangeEnd w:id="219"/>
      <w:ins w:id="220" w:author="C.H.M. Maas" w:date="2023-07-13T16:27:00Z">
        <w:r w:rsidR="00DC7981">
          <w:rPr>
            <w:rStyle w:val="CommentReference"/>
          </w:rPr>
          <w:commentReference w:id="219"/>
        </w:r>
      </w:ins>
      <w:ins w:id="221" w:author="C.H.M. Maas" w:date="2023-07-13T16:26:00Z">
        <w:r w:rsidR="00DC7981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222" w:author="C.H.M. Maas" w:date="2023-07-13T16:26:00Z">
        <w:r w:rsidR="008429C7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P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rformance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measures </w:delText>
        </w:r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the prediction model </w:delText>
        </w:r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were </w:delText>
        </w:r>
      </w:del>
      <w:del w:id="223" w:author="C.H.M. Maas" w:date="2023-07-13T16:27:00Z">
        <w:r w:rsidR="007505C8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termined by </w:delText>
        </w:r>
      </w:del>
      <w:del w:id="224" w:author="C.H.M. Maas" w:date="2023-07-13T16:26:00Z">
        <w:r w:rsidR="007505C8" w:rsidRPr="002440B9" w:rsidDel="00734C5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valuating </w:delText>
        </w:r>
      </w:del>
      <w:del w:id="225" w:author="C.H.M. Maas" w:date="2023-07-13T16:27:00Z">
        <w:r w:rsidR="00C60A9D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>measures of discrimination and calibration</w:delText>
        </w:r>
        <w:r w:rsidR="00AC676A" w:rsidRPr="002440B9" w:rsidDel="00DC798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ins w:id="226" w:author="C.H.M. Maas" w:date="2023-07-13T16:27:00Z">
        <w:r w:rsidR="00A03333">
          <w:rPr>
            <w:rFonts w:ascii="Times New Roman" w:hAnsi="Times New Roman" w:cs="Times New Roman"/>
            <w:sz w:val="22"/>
            <w:szCs w:val="22"/>
            <w:lang w:val="en-US"/>
          </w:rPr>
          <w:t xml:space="preserve">calibration plots, i.e.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ins w:id="227" w:author="C.H.M. Maas" w:date="2023-07-13T16:29:00Z">
        <w:r w:rsidR="006502D6">
          <w:rPr>
            <w:rFonts w:ascii="Times New Roman" w:hAnsi="Times New Roman" w:cs="Times New Roman"/>
            <w:sz w:val="22"/>
            <w:szCs w:val="22"/>
            <w:lang w:val="en-US"/>
          </w:rPr>
          <w:t xml:space="preserve"> in groups</w:t>
        </w:r>
      </w:ins>
      <w:del w:id="228" w:author="C.H.M. Maas" w:date="2023-07-13T16:29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229" w:author="C.H.M. Maas" w:date="2023-07-13T16:28:00Z"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nd by calculating the calibration </w:delText>
        </w:r>
        <w:r w:rsidR="00653914" w:rsidRP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ntercept (cal</w:delText>
        </w:r>
        <w:r w:rsidR="00653914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ibration-in-the-large) and slop</w:delText>
        </w:r>
        <w:r w:rsidR="00785BB9" w:rsidRPr="002440B9" w:rsidDel="006502D6">
          <w:rPr>
            <w:rFonts w:ascii="Times New Roman" w:hAnsi="Times New Roman" w:cs="Times New Roman"/>
            <w:sz w:val="22"/>
            <w:szCs w:val="22"/>
            <w:lang w:val="en-US"/>
          </w:rPr>
          <w:delText>e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ins w:id="230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231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leave-one-center-out cross-validation to assess </w:t>
        </w:r>
      </w:ins>
      <w:ins w:id="232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the validity of the model, </w:t>
        </w:r>
      </w:ins>
      <w:ins w:id="233" w:author="C.H.M. Maas" w:date="2023-07-13T16:30:00Z">
        <w:r w:rsidR="001715EA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models were fit using data</w:t>
        </w:r>
      </w:ins>
      <w:ins w:id="234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leaving one center out of the development</w:t>
        </w:r>
      </w:ins>
      <w:ins w:id="235" w:author="C.H.M. Maas" w:date="2023-07-13T16:30:00Z">
        <w:r w:rsidR="00076B7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980EB0">
          <w:rPr>
            <w:rFonts w:ascii="Times New Roman" w:hAnsi="Times New Roman" w:cs="Times New Roman"/>
            <w:sz w:val="22"/>
            <w:szCs w:val="22"/>
            <w:lang w:val="en-US"/>
          </w:rPr>
          <w:t>set</w:t>
        </w:r>
      </w:ins>
      <w:ins w:id="236" w:author="C.H.M. Maas" w:date="2023-07-13T16:29:00Z">
        <w:r w:rsidR="00C01159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making predictions for the left out center.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del w:id="237" w:author="C.H.M. Maas" w:date="2023-07-13T16:30:00Z">
        <w:r w:rsidR="00785BB9" w:rsidRPr="002440B9" w:rsidDel="001F3474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he receiver operating characteristic curve (ROC)</w:delText>
        </w:r>
      </w:del>
      <w:ins w:id="238" w:author="C.H.M. Maas" w:date="2023-07-13T16:30:00Z">
        <w:r w:rsidR="001F3474">
          <w:rPr>
            <w:rFonts w:ascii="Times New Roman" w:hAnsi="Times New Roman" w:cs="Times New Roman"/>
            <w:sz w:val="22"/>
            <w:szCs w:val="22"/>
            <w:lang w:val="en-US"/>
          </w:rPr>
          <w:t xml:space="preserve"> the C-index</w:t>
        </w:r>
      </w:ins>
      <w:commentRangeStart w:id="239"/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239"/>
      <w:r w:rsidR="001F3474">
        <w:rPr>
          <w:rStyle w:val="CommentReference"/>
        </w:rPr>
        <w:commentReference w:id="239"/>
      </w:r>
      <w:del w:id="240" w:author="C.H.M. Maas" w:date="2023-07-13T16:31:00Z">
        <w:r w:rsidR="00785BB9" w:rsidRPr="002440B9" w:rsidDel="00750FC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 area under the ROC curve (AUC)</w:delText>
        </w:r>
      </w:del>
      <w:ins w:id="241" w:author="C.H.M. Maas" w:date="2023-07-13T16:31:00Z">
        <w:r w:rsidR="00750FC1">
          <w:rPr>
            <w:rFonts w:ascii="Times New Roman" w:hAnsi="Times New Roman" w:cs="Times New Roman"/>
            <w:sz w:val="22"/>
            <w:szCs w:val="22"/>
            <w:lang w:val="en-US"/>
          </w:rPr>
          <w:t xml:space="preserve"> A</w:t>
        </w:r>
      </w:ins>
      <w:ins w:id="242" w:author="C.H.M. Maas" w:date="2023-07-17T15:35:00Z">
        <w:r w:rsidR="001A10F6">
          <w:rPr>
            <w:rFonts w:ascii="Times New Roman" w:hAnsi="Times New Roman" w:cs="Times New Roman"/>
            <w:sz w:val="22"/>
            <w:szCs w:val="22"/>
            <w:lang w:val="en-US"/>
          </w:rPr>
          <w:t>n</w:t>
        </w:r>
      </w:ins>
      <w:ins w:id="243" w:author="C.H.M. Maas" w:date="2023-07-13T16:31:00Z">
        <w:r w:rsidR="00750FC1">
          <w:rPr>
            <w:rFonts w:ascii="Times New Roman" w:hAnsi="Times New Roman" w:cs="Times New Roman"/>
            <w:sz w:val="22"/>
            <w:szCs w:val="22"/>
            <w:lang w:val="en-US"/>
          </w:rPr>
          <w:t xml:space="preserve"> C-index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ins w:id="244" w:author="C.H.M. Maas" w:date="2023-07-13T16:31:00Z"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i.e., </w:t>
        </w:r>
        <w:r w:rsidR="00F2125F">
          <w:rPr>
            <w:rFonts w:ascii="Times New Roman" w:hAnsi="Times New Roman" w:cs="Times New Roman"/>
            <w:sz w:val="22"/>
            <w:szCs w:val="22"/>
            <w:lang w:val="en-US"/>
          </w:rPr>
          <w:t>the model perfectly distinguishes</w:t>
        </w:r>
        <w:r w:rsidR="00186183">
          <w:rPr>
            <w:rFonts w:ascii="Times New Roman" w:hAnsi="Times New Roman" w:cs="Times New Roman"/>
            <w:sz w:val="22"/>
            <w:szCs w:val="22"/>
            <w:lang w:val="en-US"/>
          </w:rPr>
          <w:t xml:space="preserve"> between high and low risk patients,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del w:id="245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246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C-index</w:t>
        </w:r>
        <w:r w:rsidR="00530BF0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ins w:id="247" w:author="C.H.M. Maas" w:date="2023-07-13T16:31:00Z">
        <w:r w:rsidR="00530BF0">
          <w:rPr>
            <w:rFonts w:ascii="Times New Roman" w:hAnsi="Times New Roman" w:cs="Times New Roman"/>
            <w:sz w:val="22"/>
            <w:szCs w:val="22"/>
            <w:lang w:val="en-US"/>
          </w:rPr>
          <w:t>that the model is no better than chance</w:t>
        </w:r>
      </w:ins>
      <w:del w:id="248" w:author="C.H.M. Maas" w:date="2023-07-13T16:31:00Z">
        <w:r w:rsidR="00785BB9" w:rsidRPr="002440B9" w:rsidDel="00530BF0">
          <w:rPr>
            <w:rFonts w:ascii="Times New Roman" w:hAnsi="Times New Roman" w:cs="Times New Roman"/>
            <w:sz w:val="22"/>
            <w:szCs w:val="22"/>
            <w:lang w:val="en-US"/>
          </w:rPr>
          <w:delText>no discrimination</w:delText>
        </w:r>
      </w:del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E3A2C1B" w14:textId="6C30056F" w:rsidR="00E36F08" w:rsidDel="0012073C" w:rsidRDefault="00201651" w:rsidP="00AC07E1">
      <w:pPr>
        <w:spacing w:after="200" w:line="480" w:lineRule="auto"/>
        <w:ind w:firstLine="708"/>
        <w:rPr>
          <w:del w:id="249" w:author="Carolien Maas" w:date="2023-07-17T16:10:00Z"/>
          <w:rFonts w:ascii="Times New Roman" w:hAnsi="Times New Roman" w:cs="Times New Roman"/>
          <w:sz w:val="22"/>
          <w:szCs w:val="22"/>
          <w:lang w:val="en-US"/>
        </w:rPr>
      </w:pPr>
      <w:del w:id="250" w:author="Carolien Maas" w:date="2023-07-17T16:10:00Z">
        <w:r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lastRenderedPageBreak/>
          <w:delText xml:space="preserve">Pooled </w:delText>
        </w:r>
      </w:del>
      <w:ins w:id="251" w:author="C.H.M. Maas" w:date="2023-07-13T16:33:00Z">
        <w:del w:id="252" w:author="Carolien Maas" w:date="2023-07-17T16:10:00Z">
          <w:r w:rsidR="00B70E1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Pooling</w:delText>
          </w:r>
          <w:r w:rsidR="00B70E19" w:rsidRPr="002440B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commentRangeStart w:id="253"/>
      <w:del w:id="254" w:author="Carolien Maas" w:date="2023-07-17T16:10:00Z">
        <w:r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estimates </w:delText>
        </w:r>
        <w:commentRangeEnd w:id="253"/>
        <w:r w:rsidR="00DB56DD" w:rsidDel="0012073C">
          <w:rPr>
            <w:rStyle w:val="CommentReference"/>
          </w:rPr>
          <w:commentReference w:id="253"/>
        </w:r>
        <w:r w:rsidR="00244AFB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of </w:delText>
        </w:r>
        <w:r w:rsidR="00FA6716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performance measures obtained </w:delText>
        </w:r>
      </w:del>
      <w:ins w:id="255" w:author="C.H.M. Maas" w:date="2023-07-13T16:33:00Z">
        <w:del w:id="256" w:author="Carolien Maas" w:date="2023-07-17T16:10:00Z">
          <w:r w:rsidR="00B70E1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of</w:delText>
          </w:r>
        </w:del>
      </w:ins>
      <w:del w:id="257" w:author="Carolien Maas" w:date="2023-07-17T16:10:00Z">
        <w:r w:rsidR="00FA6716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from </w:delText>
        </w:r>
      </w:del>
      <w:ins w:id="258" w:author="C.H.M. Maas" w:date="2023-07-13T16:33:00Z">
        <w:del w:id="259" w:author="Carolien Maas" w:date="2023-07-17T16:10:00Z">
          <w:r w:rsidR="00B70E1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260" w:author="Carolien Maas" w:date="2023-07-17T16:10:00Z">
        <w:r w:rsidR="00FA6716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the imput</w:delText>
        </w:r>
        <w:r w:rsidR="00244AFB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ed data</w:delText>
        </w:r>
        <w:r w:rsidR="00FA6716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sets</w:delText>
        </w:r>
        <w:r w:rsidR="00244AFB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261" w:author="C.H.M. Maas" w:date="2023-07-13T16:33:00Z">
        <w:del w:id="262" w:author="Carolien Maas" w:date="2023-07-17T16:10:00Z">
          <w:r w:rsidR="00B70E1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were obtained</w:delText>
          </w:r>
          <w:r w:rsidR="00B70E19" w:rsidRPr="002440B9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del w:id="263" w:author="Carolien Maas" w:date="2023-07-17T16:10:00Z">
        <w:r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were computed using Rubin’s Rule</w:delText>
        </w:r>
        <w:r w:rsidR="007505C8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1353F8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765609" w:rsidDel="0012073C">
          <w:rPr>
            <w:rFonts w:ascii="Times New Roman" w:hAnsi="Times New Roman" w:cs="Times New Roman"/>
            <w:sz w:val="22"/>
            <w:szCs w:val="22"/>
            <w:lang w:val="en-US"/>
          </w:rPr>
          <w:delInstrText xml:space="preserve"> ADDIN EN.CITE &lt;EndNote&gt;&lt;Cite&gt;&lt;Author&gt;Rubin&lt;/Author&gt;&lt;Year&gt;1996&lt;/Year&gt;&lt;RecNum&gt;22&lt;/RecNum&gt;&lt;DisplayText&gt;&lt;style face="superscript"&gt;21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delInstrText>
        </w:r>
        <w:r w:rsidR="001353F8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765609" w:rsidRPr="00765609" w:rsidDel="0012073C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delText>21</w:delText>
        </w:r>
        <w:r w:rsidR="001353F8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151F42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3F58A5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9113B4" w:rsidRP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We divided the patients into risk groups</w:delText>
        </w:r>
        <w:r w:rsidR="009C4C05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: patients with a PTH decrease of less than 70% were classified as ‘no risk’ (REF LONCAR). </w:delText>
        </w:r>
      </w:del>
      <w:ins w:id="264" w:author="C.H.M. Maas" w:date="2023-07-13T16:35:00Z">
        <w:del w:id="265" w:author="Carolien Maas" w:date="2023-07-17T16:10:00Z">
          <w:r w:rsidR="00E35B8F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Lastly,</w:delText>
          </w:r>
          <w:r w:rsidR="00C20CB1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to assess the relationship between readmission</w:delText>
          </w:r>
        </w:del>
      </w:ins>
      <w:ins w:id="266" w:author="C.H.M. Maas" w:date="2023-07-13T17:17:00Z">
        <w:del w:id="267" w:author="Carolien Maas" w:date="2023-07-17T16:10:00Z">
          <w:r w:rsidR="00CB1655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  <w:r w:rsidR="00CB1655" w:rsidRPr="00C97C7F" w:rsidDel="0012073C">
            <w:rPr>
              <w:rFonts w:ascii="Times New Roman" w:hAnsi="Times New Roman" w:cs="Times New Roman"/>
              <w:sz w:val="22"/>
              <w:szCs w:val="22"/>
              <w:shd w:val="clear" w:color="auto" w:fill="FFFFFF"/>
              <w:lang w:val="en-US"/>
            </w:rPr>
            <w:delText>due to symptoms related to hypocalcemia</w:delText>
          </w:r>
        </w:del>
      </w:ins>
      <w:ins w:id="268" w:author="C.H.M. Maas" w:date="2023-07-13T16:35:00Z">
        <w:del w:id="269" w:author="Carolien Maas" w:date="2023-07-17T16:10:00Z">
          <w:r w:rsidR="00C20CB1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and </w:delText>
          </w:r>
        </w:del>
      </w:ins>
      <w:ins w:id="270" w:author="C.H.M. Maas" w:date="2023-07-13T16:36:00Z">
        <w:del w:id="271" w:author="Carolien Maas" w:date="2023-07-17T16:10:00Z">
          <w:r w:rsidR="00C20CB1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the risk of </w:delText>
          </w:r>
        </w:del>
      </w:ins>
      <w:ins w:id="272" w:author="C.H.M. Maas" w:date="2023-07-13T16:35:00Z">
        <w:del w:id="273" w:author="Carolien Maas" w:date="2023-07-17T16:10:00Z">
          <w:r w:rsidR="00C20CB1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long-term hypoparathyroidism </w:delText>
          </w:r>
        </w:del>
      </w:ins>
      <w:ins w:id="274" w:author="C.H.M. Maas" w:date="2023-07-13T16:41:00Z">
        <w:del w:id="275" w:author="Carolien Maas" w:date="2023-07-17T16:10:00Z">
          <w:r w:rsidR="00A800D0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was assessed by dividing patients</w:delText>
          </w:r>
        </w:del>
      </w:ins>
      <w:del w:id="276" w:author="Carolien Maas" w:date="2023-07-17T16:10:00Z">
        <w:r w:rsidR="009C4C05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Patients with a PTH decrease of more than 70% were divided in</w:delText>
        </w:r>
      </w:del>
      <w:ins w:id="277" w:author="C.H.M. Maas" w:date="2023-07-13T16:41:00Z">
        <w:del w:id="278" w:author="Carolien Maas" w:date="2023-07-17T16:10:00Z">
          <w:r w:rsidR="00A800D0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into</w:delText>
          </w:r>
        </w:del>
      </w:ins>
      <w:del w:id="279" w:author="Carolien Maas" w:date="2023-07-17T16:10:00Z">
        <w:r w:rsidR="009C4C05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risk groups</w:delText>
        </w:r>
        <w:r w:rsidR="009113B4" w:rsidRP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based on predicted probabilities</w:delText>
        </w:r>
        <w:r w:rsidR="009C4C05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 model</w:delText>
        </w:r>
        <w:r w:rsidR="009113B4" w:rsidRP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%); low risk (0-10%), intermediate risk (10%-40%) and high risk (&gt;40%) patients.</w:delText>
        </w:r>
        <w:r w:rsid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D8029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For external validation, a</w:delText>
        </w:r>
        <w:r w:rsidR="00D8029F" w:rsidRPr="008429C7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minimum of 100 patients was calculated to be an appropriate sample size to obtain for a 95% confidence interval for the calibration slope of 0.8 and a difference in the 95% confidence interval for the c-statistic of 0.1</w:delText>
        </w:r>
        <w:r w:rsid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(REF)</w:delText>
        </w:r>
        <w:r w:rsidR="00D8029F" w:rsidRPr="008429C7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D8029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F13A0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model with adjusted coefficients was used for external validation in the separate external validation cohort. </w:delText>
        </w:r>
      </w:del>
      <w:ins w:id="280" w:author="S.P.J. van Dijk" w:date="2023-06-01T09:55:00Z">
        <w:del w:id="281" w:author="Carolien Maas" w:date="2023-07-17T16:10:00Z">
          <w:r w:rsidR="00686863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Internal-external validation was used in order to maximize the power of the limited number of included patients (ref). </w:delText>
          </w:r>
        </w:del>
      </w:ins>
      <w:del w:id="282" w:author="Carolien Maas" w:date="2023-07-17T16:10:00Z">
        <w:r w:rsidR="009113B4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In order to assess whether the model’s discriminatory ability is superior to </w:delText>
        </w:r>
        <w:r w:rsidR="00023106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individual prognostic factors</w:delText>
        </w:r>
        <w:r w:rsidR="009113B4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, we also compared the AUC of the model with the AUC</w:delText>
        </w:r>
        <w:r w:rsidR="00023106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</w:delText>
        </w:r>
        <w:r w:rsidR="009113B4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TH</w:delText>
        </w:r>
        <w:r w:rsidR="00023106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corrected calcium</w:delText>
        </w:r>
        <w:r w:rsidR="009113B4" w:rsidRPr="004E206F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creases.</w:delText>
        </w:r>
        <w:r w:rsidR="009113B4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8429C7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ll statistical tests </w:delText>
        </w:r>
      </w:del>
      <w:ins w:id="283" w:author="C.H.M. Maas" w:date="2023-07-13T16:36:00Z">
        <w:del w:id="284" w:author="Carolien Maas" w:date="2023-07-17T16:10:00Z">
          <w:r w:rsidR="002F5AC4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analysis was</w:delText>
          </w:r>
        </w:del>
      </w:ins>
      <w:del w:id="285" w:author="Carolien Maas" w:date="2023-07-17T16:10:00Z">
        <w:r w:rsidR="008429C7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were performed using the R Project for Statistical Computing version 4.1.</w:delText>
        </w:r>
      </w:del>
      <w:ins w:id="286" w:author="C.H.M. Maas" w:date="2023-07-13T16:44:00Z">
        <w:del w:id="287" w:author="Carolien Maas" w:date="2023-07-17T16:10:00Z">
          <w:r w:rsidR="003803D0" w:rsidDel="0012073C">
            <w:rPr>
              <w:rFonts w:ascii="Times New Roman" w:hAnsi="Times New Roman" w:cs="Times New Roman"/>
              <w:sz w:val="22"/>
              <w:szCs w:val="22"/>
              <w:lang w:val="en-US"/>
            </w:rPr>
            <w:delText>0</w:delText>
          </w:r>
        </w:del>
      </w:ins>
      <w:del w:id="288" w:author="Carolien Maas" w:date="2023-07-17T16:10:00Z">
        <w:r w:rsidR="008429C7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2 (</w:delText>
        </w:r>
        <w:r w:rsidR="001426ED" w:rsidDel="0012073C">
          <w:fldChar w:fldCharType="begin"/>
        </w:r>
        <w:r w:rsidR="001426ED" w:rsidRPr="00496B20" w:rsidDel="0012073C">
          <w:rPr>
            <w:lang w:val="en-US"/>
            <w:rPrChange w:id="289" w:author="C.H.M. Maas" w:date="2023-07-11T12:08:00Z">
              <w:rPr/>
            </w:rPrChange>
          </w:rPr>
          <w:delInstrText xml:space="preserve"> HYPERLINK "https://www.r-project.org/" </w:delInstrText>
        </w:r>
        <w:r w:rsidR="001426ED" w:rsidDel="0012073C">
          <w:fldChar w:fldCharType="separate"/>
        </w:r>
        <w:r w:rsidR="008429C7" w:rsidRPr="002440B9" w:rsidDel="0012073C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delText>https://www.r-project.org/</w:delText>
        </w:r>
        <w:r w:rsidR="001426ED" w:rsidDel="0012073C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  <w:r w:rsidR="008429C7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  <w:commentRangeStart w:id="290"/>
        <w:r w:rsidR="008429C7" w:rsidRPr="002440B9" w:rsidDel="0012073C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commentRangeEnd w:id="290"/>
        <w:r w:rsidR="00DB608D" w:rsidDel="0012073C">
          <w:rPr>
            <w:rStyle w:val="CommentReference"/>
          </w:rPr>
          <w:commentReference w:id="290"/>
        </w:r>
      </w:del>
    </w:p>
    <w:p w14:paraId="77AD0E80" w14:textId="2EF03221" w:rsidR="005E096B" w:rsidRPr="002440B9" w:rsidDel="00217703" w:rsidRDefault="007B0335" w:rsidP="0012073C">
      <w:pPr>
        <w:spacing w:after="200" w:line="480" w:lineRule="auto"/>
        <w:rPr>
          <w:del w:id="291" w:author="Carolien Maas" w:date="2023-07-17T16:11:00Z"/>
          <w:rFonts w:ascii="Times New Roman" w:hAnsi="Times New Roman" w:cs="Times New Roman"/>
          <w:sz w:val="22"/>
          <w:szCs w:val="22"/>
          <w:lang w:val="en-US"/>
        </w:rPr>
        <w:pPrChange w:id="292" w:author="Carolien Maas" w:date="2023-07-17T16:10:00Z">
          <w:pPr>
            <w:spacing w:after="200" w:line="480" w:lineRule="auto"/>
            <w:ind w:firstLine="708"/>
          </w:pPr>
        </w:pPrChange>
      </w:pPr>
      <w:del w:id="293" w:author="Carolien Maas" w:date="2023-07-17T16:11:00Z">
        <w:r w:rsidRPr="002440B9" w:rsidDel="0021770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 </w:delText>
        </w:r>
        <w:r w:rsidR="00AC676A" w:rsidRPr="002440B9" w:rsidDel="0021770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F541DB" w:rsidRPr="002440B9" w:rsidDel="0021770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C63EE9" w:rsidRPr="002440B9" w:rsidDel="0021770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F541DB" w:rsidRPr="002440B9" w:rsidDel="0021770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</w:p>
    <w:p w14:paraId="45122F6C" w14:textId="754DD83A" w:rsidR="003962CC" w:rsidRPr="00836C28" w:rsidRDefault="00073A03" w:rsidP="00217703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  <w:pPrChange w:id="294" w:author="Carolien Maas" w:date="2023-07-17T16:11:00Z">
          <w:pPr>
            <w:spacing w:line="480" w:lineRule="auto"/>
          </w:pPr>
        </w:pPrChange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4D6FAA1C" w:rsidR="008561EE" w:rsidRDefault="00643D35" w:rsidP="0029370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295" w:author="C.H.M. Maas" w:date="2023-07-17T15:31:00Z">
          <w:pPr>
            <w:spacing w:line="480" w:lineRule="auto"/>
            <w:ind w:firstLine="708"/>
          </w:pPr>
        </w:pPrChange>
      </w:pPr>
      <w:del w:id="296" w:author="C.H.M. Maas" w:date="2023-07-14T14:41:00Z">
        <w:r w:rsidDel="00B63C6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flow diagram of patient inclusion is shown in Supplemental Figure 1, and the patients characteristics are summarized in Table 1. </w:delText>
        </w:r>
      </w:del>
      <w:r w:rsidR="00AA2499"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="00AA249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AA2499"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297" w:author="Carolien Maas" w:date="2023-07-17T16:13:00Z">
        <w:r w:rsidR="00C31A09">
          <w:rPr>
            <w:rFonts w:ascii="Times New Roman" w:hAnsi="Times New Roman" w:cs="Times New Roman"/>
            <w:sz w:val="22"/>
            <w:szCs w:val="22"/>
            <w:lang w:val="en-US"/>
          </w:rPr>
          <w:t xml:space="preserve">and </w:t>
        </w:r>
      </w:ins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ins w:id="298" w:author="C.H.M. Maas" w:date="2023-07-14T14:41:00Z">
        <w:r w:rsidR="00B1487C">
          <w:rPr>
            <w:rFonts w:ascii="Times New Roman" w:hAnsi="Times New Roman" w:cs="Times New Roman"/>
            <w:sz w:val="22"/>
            <w:szCs w:val="22"/>
            <w:lang w:val="en-US"/>
          </w:rPr>
          <w:t xml:space="preserve"> (Figure 1)</w:t>
        </w:r>
      </w:ins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ins w:id="299" w:author="C.H.M. Maas" w:date="2023-07-14T14:41:00Z">
        <w:r w:rsidR="00B63C6F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1)</w:t>
        </w:r>
      </w:ins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300" w:author="Carolien Maas" w:date="2023-07-17T16:14:00Z">
        <w:r w:rsidR="006C6AFC">
          <w:rPr>
            <w:rFonts w:ascii="Times New Roman" w:hAnsi="Times New Roman" w:cs="Times New Roman"/>
            <w:sz w:val="22"/>
            <w:szCs w:val="22"/>
            <w:lang w:val="en-US"/>
          </w:rPr>
          <w:t xml:space="preserve">PTH at </w:t>
        </w:r>
      </w:ins>
      <w:r w:rsidR="00505C16">
        <w:rPr>
          <w:rFonts w:ascii="Times New Roman" w:hAnsi="Times New Roman" w:cs="Times New Roman"/>
          <w:sz w:val="22"/>
          <w:szCs w:val="22"/>
          <w:lang w:val="en-US"/>
        </w:rPr>
        <w:t>baseline</w:t>
      </w:r>
      <w:del w:id="301" w:author="Carolien Maas" w:date="2023-07-17T16:14:00Z">
        <w:r w:rsidR="00505C16" w:rsidDel="006C6AF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TH</w:delText>
        </w:r>
      </w:del>
      <w:r w:rsidR="00505C16">
        <w:rPr>
          <w:rFonts w:ascii="Times New Roman" w:hAnsi="Times New Roman" w:cs="Times New Roman"/>
          <w:sz w:val="22"/>
          <w:szCs w:val="22"/>
          <w:lang w:val="en-US"/>
        </w:rPr>
        <w:t>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ins w:id="302" w:author="Carolien Maas" w:date="2023-07-17T16:14:00Z">
        <w:r w:rsidR="006C6AFC">
          <w:rPr>
            <w:rFonts w:ascii="Times New Roman" w:hAnsi="Times New Roman" w:cs="Times New Roman"/>
            <w:sz w:val="22"/>
            <w:szCs w:val="22"/>
            <w:lang w:val="en-US"/>
          </w:rPr>
          <w:t>PTH at 24 hours</w:t>
        </w:r>
      </w:ins>
      <w:del w:id="303" w:author="Carolien Maas" w:date="2023-07-17T16:14:00Z">
        <w:r w:rsidR="006D326B" w:rsidDel="006C6AFC">
          <w:rPr>
            <w:rFonts w:ascii="Times New Roman" w:hAnsi="Times New Roman" w:cs="Times New Roman"/>
            <w:sz w:val="22"/>
            <w:szCs w:val="22"/>
            <w:lang w:val="en-US"/>
          </w:rPr>
          <w:delText>24-hour PTH</w:delText>
        </w:r>
      </w:del>
      <w:ins w:id="304" w:author="C.H.M. Maas" w:date="2023-07-14T14:41:00Z">
        <w:del w:id="305" w:author="Carolien Maas" w:date="2023-07-17T16:14:00Z">
          <w:r w:rsidR="00B63C6F" w:rsidDel="006C6AFC">
            <w:rPr>
              <w:rFonts w:ascii="Times New Roman" w:hAnsi="Times New Roman" w:cs="Times New Roman"/>
              <w:sz w:val="22"/>
              <w:szCs w:val="22"/>
              <w:lang w:val="en-US"/>
            </w:rPr>
            <w:delText>,</w:delText>
          </w:r>
        </w:del>
      </w:ins>
      <w:ins w:id="306" w:author="Carolien Maas" w:date="2023-07-17T16:14:00Z">
        <w:r w:rsidR="006C6AFC">
          <w:rPr>
            <w:rFonts w:ascii="Times New Roman" w:hAnsi="Times New Roman" w:cs="Times New Roman"/>
            <w:sz w:val="22"/>
            <w:szCs w:val="22"/>
            <w:lang w:val="en-US"/>
          </w:rPr>
          <w:t>,</w:t>
        </w:r>
      </w:ins>
      <w:ins w:id="307" w:author="C.H.M. Maas" w:date="2023-07-14T14:41:00Z">
        <w:r w:rsidR="00B63C6F">
          <w:rPr>
            <w:rFonts w:ascii="Times New Roman" w:hAnsi="Times New Roman" w:cs="Times New Roman"/>
            <w:sz w:val="22"/>
            <w:szCs w:val="22"/>
            <w:lang w:val="en-US"/>
          </w:rPr>
          <w:t xml:space="preserve"> Table 1</w:t>
        </w:r>
      </w:ins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del w:id="308" w:author="C.H.M. Maas" w:date="2023-07-13T16:55:00Z">
        <w:r w:rsidR="00981C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commentRangeStart w:id="309"/>
        <w:r w:rsidR="006D326B" w:rsidRPr="006D326B" w:rsidDel="00382989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validation </w:delText>
        </w:r>
      </w:del>
      <w:commentRangeEnd w:id="309"/>
      <w:r w:rsidR="00382989">
        <w:rPr>
          <w:rStyle w:val="CommentReference"/>
        </w:rPr>
        <w:commentReference w:id="309"/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27ED6E8C" w:rsidR="008046E7" w:rsidRDefault="00964091" w:rsidP="00427B50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ins w:id="310" w:author="C.H.M. Maas" w:date="2023-07-14T14:26:00Z">
        <w:r>
          <w:rPr>
            <w:rFonts w:ascii="Times New Roman" w:hAnsi="Times New Roman" w:cs="Times New Roman"/>
            <w:sz w:val="22"/>
            <w:szCs w:val="22"/>
            <w:lang w:val="en-US"/>
          </w:rPr>
          <w:t>The</w:t>
        </w:r>
      </w:ins>
      <w:ins w:id="311" w:author="C.H.M. Maas" w:date="2023-07-14T14:32:00Z">
        <w:r w:rsidR="00C40DA4">
          <w:rPr>
            <w:rFonts w:ascii="Times New Roman" w:hAnsi="Times New Roman" w:cs="Times New Roman"/>
            <w:sz w:val="22"/>
            <w:szCs w:val="22"/>
            <w:lang w:val="en-US"/>
          </w:rPr>
          <w:t xml:space="preserve"> model </w:t>
        </w:r>
      </w:ins>
      <w:ins w:id="312" w:author="Carolien Maas" w:date="2023-07-17T16:21:00Z">
        <w:r w:rsidR="00497C80">
          <w:rPr>
            <w:rFonts w:ascii="Times New Roman" w:hAnsi="Times New Roman" w:cs="Times New Roman"/>
            <w:sz w:val="22"/>
            <w:szCs w:val="22"/>
            <w:lang w:val="en-US"/>
          </w:rPr>
          <w:t xml:space="preserve">with all candidate predictors </w:t>
        </w:r>
      </w:ins>
      <w:ins w:id="313" w:author="C.H.M. Maas" w:date="2023-07-14T14:32:00Z">
        <w:r w:rsidR="00C40DA4">
          <w:rPr>
            <w:rFonts w:ascii="Times New Roman" w:hAnsi="Times New Roman" w:cs="Times New Roman"/>
            <w:sz w:val="22"/>
            <w:szCs w:val="22"/>
            <w:lang w:val="en-US"/>
          </w:rPr>
          <w:t xml:space="preserve">that </w:t>
        </w:r>
        <w:del w:id="314" w:author="Carolien Maas" w:date="2023-07-17T16:19:00Z">
          <w:r w:rsidR="00C40DA4" w:rsidDel="006665A8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best </w:delText>
          </w:r>
        </w:del>
        <w:r w:rsidR="00C40DA4">
          <w:rPr>
            <w:rFonts w:ascii="Times New Roman" w:hAnsi="Times New Roman" w:cs="Times New Roman"/>
            <w:sz w:val="22"/>
            <w:szCs w:val="22"/>
            <w:lang w:val="en-US"/>
          </w:rPr>
          <w:t xml:space="preserve">fits the data </w:t>
        </w:r>
      </w:ins>
      <w:ins w:id="315" w:author="Carolien Maas" w:date="2023-07-17T16:19:00Z">
        <w:r w:rsidR="006665A8">
          <w:rPr>
            <w:rFonts w:ascii="Times New Roman" w:hAnsi="Times New Roman" w:cs="Times New Roman"/>
            <w:sz w:val="22"/>
            <w:szCs w:val="22"/>
            <w:lang w:val="en-US"/>
          </w:rPr>
          <w:t xml:space="preserve">best </w:t>
        </w:r>
      </w:ins>
      <w:ins w:id="316" w:author="C.H.M. Maas" w:date="2023-07-14T14:32:00Z">
        <w:r w:rsidR="00C40DA4">
          <w:rPr>
            <w:rFonts w:ascii="Times New Roman" w:hAnsi="Times New Roman" w:cs="Times New Roman"/>
            <w:sz w:val="22"/>
            <w:szCs w:val="22"/>
            <w:lang w:val="en-US"/>
          </w:rPr>
          <w:t xml:space="preserve">and is most clinically applicable </w:t>
        </w:r>
      </w:ins>
      <w:ins w:id="317" w:author="C.H.M. Maas" w:date="2023-07-14T14:33:00Z">
        <w:r w:rsidR="000034E5">
          <w:rPr>
            <w:rFonts w:ascii="Times New Roman" w:hAnsi="Times New Roman" w:cs="Times New Roman"/>
            <w:sz w:val="22"/>
            <w:szCs w:val="22"/>
            <w:lang w:val="en-US"/>
          </w:rPr>
          <w:t xml:space="preserve">includes </w:t>
        </w:r>
      </w:ins>
      <w:ins w:id="318" w:author="C.H.M. Maas" w:date="2023-07-14T14:30:00Z">
        <w:r w:rsidR="00674728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change in PTH (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319" w:author="C.H.M. Maas" w:date="2023-07-14T14:30:00Z"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</w:rPrChange>
          </w:rPr>
          <w:t>Δ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320" w:author="C.H.M. Maas" w:date="2023-07-14T14:30:00Z"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w:rPrChange>
          </w:rPr>
          <w:t>PTH</w:t>
        </w:r>
        <w:r w:rsidR="00674728" w:rsidRPr="00674728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)</w:t>
        </w:r>
      </w:ins>
      <w:ins w:id="321" w:author="Carolien Maas" w:date="2023-07-17T16:20:00Z">
        <w:r w:rsidR="00072C84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</w:ins>
      <w:ins w:id="322" w:author="C.H.M. Maas" w:date="2023-07-14T14:26:00Z">
        <w:del w:id="323" w:author="Carolien Maas" w:date="2023-07-17T16:20:00Z">
          <w:r w:rsidDel="00072C84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ins w:id="324" w:author="C.H.M. Maas" w:date="2023-07-14T14:27:00Z">
        <w:del w:id="325" w:author="Carolien Maas" w:date="2023-07-17T16:20:00Z">
          <w:r w:rsidDel="00072C84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and </w:delText>
          </w:r>
        </w:del>
      </w:ins>
      <w:ins w:id="326" w:author="C.H.M. Maas" w:date="2023-07-14T14:30:00Z">
        <w:r w:rsidR="00674728">
          <w:rPr>
            <w:rFonts w:ascii="Times New Roman" w:hAnsi="Times New Roman" w:cs="Times New Roman"/>
            <w:sz w:val="22"/>
            <w:szCs w:val="22"/>
            <w:lang w:val="en-US"/>
          </w:rPr>
          <w:t xml:space="preserve">postoperative </w:t>
        </w:r>
      </w:ins>
      <w:ins w:id="327" w:author="C.H.M. Maas" w:date="2023-07-14T14:27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corrected calcium </w:t>
        </w:r>
      </w:ins>
      <w:ins w:id="328" w:author="C.H.M. Maas" w:date="2023-07-14T14:30:00Z">
        <w:r w:rsidR="00674728">
          <w:rPr>
            <w:rFonts w:ascii="Times New Roman" w:hAnsi="Times New Roman" w:cs="Times New Roman"/>
            <w:sz w:val="22"/>
            <w:szCs w:val="22"/>
            <w:lang w:val="en-US"/>
          </w:rPr>
          <w:t>after</w:t>
        </w:r>
      </w:ins>
      <w:ins w:id="329" w:author="C.H.M. Maas" w:date="2023-07-14T14:27:00Z">
        <w:r>
          <w:rPr>
            <w:rFonts w:ascii="Times New Roman" w:hAnsi="Times New Roman" w:cs="Times New Roman"/>
            <w:sz w:val="22"/>
            <w:szCs w:val="22"/>
            <w:lang w:val="en-US"/>
          </w:rPr>
          <w:t xml:space="preserve"> 24 hours</w:t>
        </w:r>
      </w:ins>
      <w:ins w:id="330" w:author="Carolien Maas" w:date="2023-07-17T16:21:00Z">
        <w:r w:rsidR="00497C80">
          <w:rPr>
            <w:rFonts w:ascii="Times New Roman" w:hAnsi="Times New Roman" w:cs="Times New Roman"/>
            <w:sz w:val="22"/>
            <w:szCs w:val="22"/>
            <w:lang w:val="en-US"/>
          </w:rPr>
          <w:t xml:space="preserve">, parathyroid </w:t>
        </w:r>
        <w:r w:rsidR="00E46AF6">
          <w:rPr>
            <w:rFonts w:ascii="Times New Roman" w:hAnsi="Times New Roman" w:cs="Times New Roman"/>
            <w:sz w:val="22"/>
            <w:szCs w:val="22"/>
            <w:lang w:val="en-US"/>
          </w:rPr>
          <w:t>gland</w:t>
        </w:r>
        <w:r w:rsidR="00497C80">
          <w:rPr>
            <w:rFonts w:ascii="Times New Roman" w:hAnsi="Times New Roman" w:cs="Times New Roman"/>
            <w:sz w:val="22"/>
            <w:szCs w:val="22"/>
            <w:lang w:val="en-US"/>
          </w:rPr>
          <w:t xml:space="preserve"> not seen</w:t>
        </w:r>
        <w:r w:rsidR="00E46AF6">
          <w:rPr>
            <w:rFonts w:ascii="Times New Roman" w:hAnsi="Times New Roman" w:cs="Times New Roman"/>
            <w:sz w:val="22"/>
            <w:szCs w:val="22"/>
            <w:lang w:val="en-US"/>
          </w:rPr>
          <w:t xml:space="preserve">, age, sex, type of surgery, and </w:t>
        </w:r>
      </w:ins>
      <w:ins w:id="331" w:author="Carolien Maas" w:date="2023-07-17T16:22:00Z">
        <w:r w:rsidR="00E46AF6">
          <w:rPr>
            <w:rFonts w:ascii="Times New Roman" w:hAnsi="Times New Roman" w:cs="Times New Roman"/>
            <w:sz w:val="22"/>
            <w:szCs w:val="22"/>
            <w:lang w:val="en-US"/>
          </w:rPr>
          <w:t xml:space="preserve">indication </w:t>
        </w:r>
        <w:r w:rsidR="00985724">
          <w:rPr>
            <w:rFonts w:ascii="Times New Roman" w:hAnsi="Times New Roman" w:cs="Times New Roman"/>
            <w:sz w:val="22"/>
            <w:szCs w:val="22"/>
            <w:lang w:val="en-US"/>
          </w:rPr>
          <w:t xml:space="preserve">of </w:t>
        </w:r>
      </w:ins>
      <w:ins w:id="332" w:author="Carolien Maas" w:date="2023-07-17T16:21:00Z">
        <w:r w:rsidR="00E46AF6">
          <w:rPr>
            <w:rFonts w:ascii="Times New Roman" w:hAnsi="Times New Roman" w:cs="Times New Roman"/>
            <w:sz w:val="22"/>
            <w:szCs w:val="22"/>
            <w:lang w:val="en-US"/>
          </w:rPr>
          <w:t>central lymph node dissection</w:t>
        </w:r>
        <w:r w:rsidR="00B11D2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ins w:id="333" w:author="C.H.M. Maas" w:date="2023-07-14T14:27:00Z">
        <w:del w:id="334" w:author="Carolien Maas" w:date="2023-07-17T16:22:00Z">
          <w:r w:rsidR="00C40DA4" w:rsidDel="00B11D27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 xml:space="preserve"> </w:delText>
          </w:r>
        </w:del>
      </w:ins>
      <w:ins w:id="335" w:author="C.H.M. Maas" w:date="2023-07-14T14:31:00Z">
        <w:r w:rsidR="00C40DA4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(Supplemental Table 1).</w:t>
        </w:r>
      </w:ins>
      <w:ins w:id="336" w:author="C.H.M. Maas" w:date="2023-07-14T14:34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Although it seems that </w:t>
        </w:r>
        <w:r w:rsidR="005925AF" w:rsidRPr="005925AF">
          <w:rPr>
            <w:rFonts w:ascii="Times New Roman" w:eastAsiaTheme="minorEastAsia" w:hAnsi="Times New Roman" w:cs="Times New Roman"/>
            <w:sz w:val="22"/>
            <w:szCs w:val="22"/>
            <w:lang w:val="en-US"/>
            <w:rPrChange w:id="337" w:author="C.H.M. Maas" w:date="2023-07-14T14:35:00Z"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</w:rPrChange>
          </w:rPr>
          <w:t>Δ</w:t>
        </w:r>
      </w:ins>
      <w:ins w:id="338" w:author="C.H.M.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PTH might need to be modelled non-linearly (Supplemental Figure </w:t>
        </w:r>
      </w:ins>
      <w:ins w:id="339" w:author="C.H.M. Maas" w:date="2023-07-14T14:43:00Z">
        <w:r w:rsidR="00A4034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1</w:t>
        </w:r>
      </w:ins>
      <w:ins w:id="340" w:author="C.H.M.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), </w:t>
        </w:r>
      </w:ins>
      <w:ins w:id="341" w:author="C.H.M. Maas" w:date="2023-07-14T14:36:00Z">
        <w:r w:rsidR="006A550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there is no statistical evidence that the more flexible model</w:t>
        </w:r>
        <w:del w:id="342" w:author="Carolien Maas" w:date="2023-07-17T16:22:00Z">
          <w:r w:rsidR="006A5507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, in which</w:delText>
          </w:r>
        </w:del>
      </w:ins>
      <w:ins w:id="343" w:author="C.H.M. Maas" w:date="2023-07-14T14:35:00Z">
        <w:del w:id="344" w:author="Carolien Maas" w:date="2023-07-17T16:22:00Z">
          <w:r w:rsidR="005925AF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 xml:space="preserve"> </w:delText>
          </w:r>
          <w:r w:rsidR="005925AF" w:rsidRPr="0027173C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Δ</w:delText>
          </w:r>
          <w:r w:rsidR="005925AF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PTH is modelled non-linear</w:delText>
          </w:r>
        </w:del>
      </w:ins>
      <w:ins w:id="345" w:author="C.H.M. Maas" w:date="2023-07-14T14:36:00Z">
        <w:del w:id="346" w:author="Carolien Maas" w:date="2023-07-17T16:22:00Z">
          <w:r w:rsidR="006A5507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,</w:delText>
          </w:r>
        </w:del>
      </w:ins>
      <w:ins w:id="347" w:author="C.H.M. Maas" w:date="2023-07-14T14:27:00Z">
        <w:r w:rsidR="00FC09D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</w:ins>
      <w:ins w:id="348" w:author="C.H.M. Maas" w:date="2023-07-14T14:37:00Z">
        <w:r w:rsidR="006A550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is a better fit </w:t>
        </w:r>
      </w:ins>
      <w:ins w:id="349" w:author="C.H.M. Maas" w:date="2023-07-14T14:35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than the rigid model </w:t>
        </w:r>
        <w:del w:id="350" w:author="Carolien Maas" w:date="2023-07-17T16:22:00Z">
          <w:r w:rsidR="005925AF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 xml:space="preserve">with linear </w:delText>
          </w:r>
        </w:del>
      </w:ins>
      <w:ins w:id="351" w:author="C.H.M. Maas" w:date="2023-07-14T14:36:00Z">
        <w:del w:id="352" w:author="Carolien Maas" w:date="2023-07-17T16:22:00Z">
          <w:r w:rsidR="005925AF" w:rsidRPr="0027173C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Δ</w:delText>
          </w:r>
          <w:r w:rsidR="005925AF" w:rsidDel="005D1D29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 xml:space="preserve">PTH </w:delText>
          </w:r>
        </w:del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(</w:t>
        </w:r>
        <w:r w:rsidR="00AF2AF3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LR test </w:t>
        </w:r>
        <m:oMath>
          <m:sSup>
            <m:sSupPr>
              <m:ctrlPr>
                <w:rPr>
                  <w:rFonts w:ascii="Cambria Math" w:eastAsiaTheme="minorEastAsia" w:hAnsi="Cambria Math" w:cs="Times New Roman"/>
                  <w:i/>
                  <w:sz w:val="22"/>
                  <w:szCs w:val="22"/>
                  <w:lang w:val="en-US"/>
                </w:rPr>
              </m:ctrlPr>
            </m:sSupPr>
            <m:e>
              <m:r>
                <w:rPr>
                  <w:rFonts w:ascii="Cambria Math" w:eastAsiaTheme="minorEastAsia" w:hAnsi="Cambria Math" w:cs="Times New Roman"/>
                  <w:sz w:val="22"/>
                  <w:szCs w:val="22"/>
                  <w:lang w:val="en-US"/>
                </w:rPr>
                <m:t>χ</m:t>
              </m:r>
            </m:e>
            <m:sup>
              <m:r>
                <w:rPr>
                  <w:rFonts w:ascii="Cambria Math" w:eastAsiaTheme="minorEastAsia" w:hAnsi="Cambria Math" w:cs="Times New Roman"/>
                  <w:sz w:val="22"/>
                  <w:szCs w:val="22"/>
                  <w:lang w:val="en-US"/>
                </w:rPr>
                <m:t>2</m:t>
              </m:r>
            </m:sup>
          </m:sSup>
          <m:r>
            <w:rPr>
              <w:rFonts w:ascii="Cambria Math" w:eastAsiaTheme="minorEastAsia" w:hAnsi="Cambria Math" w:cs="Times New Roman"/>
              <w:sz w:val="22"/>
              <w:szCs w:val="22"/>
              <w:lang w:val="en-US"/>
            </w:rPr>
            <m:t>=4.3, p=0.115</m:t>
          </m:r>
        </m:oMath>
        <w:r w:rsidR="00AF2AF3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; </w:t>
        </w:r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Supplemental Table 2).</w:t>
        </w:r>
      </w:ins>
      <w:ins w:id="353" w:author="C.H.M. Maas" w:date="2023-07-14T14:37:00Z">
        <w:r w:rsidR="007B139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From bootstrapping with backward selection </w:t>
        </w:r>
        <w:r w:rsidR="005C4E7D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we observe</w:t>
        </w:r>
      </w:ins>
      <w:ins w:id="354" w:author="C.H.M. Maas" w:date="2023-07-14T14:38:00Z">
        <w:r w:rsidR="002B293C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d</w:t>
        </w:r>
      </w:ins>
      <w:ins w:id="355" w:author="C.H.M. Maas" w:date="2023-07-14T14:37:00Z">
        <w:r w:rsidR="005C4E7D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del w:id="356" w:author="Carolien Maas" w:date="2023-07-17T16:22:00Z">
          <w:r w:rsidR="005C4E7D" w:rsidDel="00A25E08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that</w:delText>
          </w:r>
        </w:del>
      </w:ins>
      <w:ins w:id="357" w:author="Carolien Maas" w:date="2023-07-17T16:22:00Z">
        <w:r w:rsidR="00A25E08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>a</w:t>
        </w:r>
      </w:ins>
      <w:ins w:id="358" w:author="C.H.M. Maas" w:date="2023-07-14T14:37:00Z">
        <w:del w:id="359" w:author="Carolien Maas" w:date="2023-07-17T16:22:00Z">
          <w:r w:rsidR="005C4E7D" w:rsidDel="00A25E08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 xml:space="preserve"> </w:delText>
          </w:r>
          <w:r w:rsidR="007B1396" w:rsidDel="00A25E08">
            <w:rPr>
              <w:rFonts w:ascii="Times New Roman" w:eastAsiaTheme="minorEastAsia" w:hAnsi="Times New Roman" w:cs="Times New Roman"/>
              <w:sz w:val="22"/>
              <w:szCs w:val="22"/>
              <w:lang w:val="en-US"/>
            </w:rPr>
            <w:delText>the</w:delText>
          </w:r>
        </w:del>
        <w:r w:rsidR="007B1396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 xml:space="preserve">uniform shrinkage factor </w:t>
        </w:r>
        <w:del w:id="360" w:author="Carolien Maas" w:date="2023-07-17T16:22:00Z">
          <w:r w:rsidR="002B293C" w:rsidDel="00A25E08">
            <w:rPr>
              <w:rFonts w:ascii="Times New Roman" w:hAnsi="Times New Roman" w:cs="Times New Roman"/>
              <w:sz w:val="22"/>
              <w:szCs w:val="22"/>
              <w:lang w:val="en-US"/>
            </w:rPr>
            <w:delText>was</w:delText>
          </w:r>
        </w:del>
      </w:ins>
      <w:ins w:id="361" w:author="Carolien Maas" w:date="2023-07-17T16:22:00Z">
        <w:r w:rsidR="00A25E08">
          <w:rPr>
            <w:rFonts w:ascii="Times New Roman" w:hAnsi="Times New Roman" w:cs="Times New Roman"/>
            <w:sz w:val="22"/>
            <w:szCs w:val="22"/>
            <w:lang w:val="en-US"/>
          </w:rPr>
          <w:t>of</w:t>
        </w:r>
      </w:ins>
      <w:ins w:id="362" w:author="C.H.M. Maas" w:date="2023-07-14T14:37:00Z">
        <w:r w:rsidR="007B1396">
          <w:rPr>
            <w:rFonts w:ascii="Times New Roman" w:hAnsi="Times New Roman" w:cs="Times New Roman"/>
            <w:sz w:val="22"/>
            <w:szCs w:val="22"/>
            <w:lang w:val="en-US"/>
          </w:rPr>
          <w:t xml:space="preserve"> 0.868.</w:t>
        </w:r>
      </w:ins>
      <w:ins w:id="363" w:author="C.H.M. Maas" w:date="2023-07-14T14:36:00Z">
        <w:r w:rsidR="005925AF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ins w:id="364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del w:id="365" w:author="C.H.M. Maas" w:date="2023-07-17T15:22:00Z">
        <w:r w:rsidR="00981C6B" w:rsidRPr="00981C6B" w:rsidDel="00D15DA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lta </w:delText>
        </w:r>
      </w:del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del w:id="366" w:author="Carolien Maas" w:date="2023-07-17T16:23:00Z">
        <w:r w:rsidR="00981C6B" w:rsidRPr="00981C6B" w:rsidDel="009C674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24 hours after surgery 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del w:id="367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0</w:delText>
        </w:r>
      </w:del>
      <w:ins w:id="368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08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ins w:id="369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5</w:t>
        </w:r>
      </w:ins>
      <w:del w:id="370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6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ins w:id="371" w:author="C.H.M. Maas" w:date="2023-07-13T16:55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372" w:author="C.H.M. Maas" w:date="2023-07-13T16:58:00Z">
        <w:del w:id="373" w:author="C.H.M. Maas" w:date="2023-07-14T14:37:00Z">
          <w:r w:rsidR="00E0408E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after</w:delText>
          </w:r>
          <w:r w:rsidR="00A45DF3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</w:delText>
          </w:r>
          <w:r w:rsidR="00E502FF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applying </w:delText>
          </w:r>
          <w:r w:rsidR="00A45DF3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>uniform</w:delText>
          </w:r>
          <w:r w:rsidR="00E0408E" w:rsidDel="007B1396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 shrinkage of 0.868</w:delText>
          </w:r>
        </w:del>
      </w:ins>
      <w:del w:id="374" w:author="C.H.M. Maas" w:date="2023-07-13T16:55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ins w:id="375" w:author="C.H.M. Maas" w:date="2023-07-13T16:56:00Z"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>corrected calcium 24 hours after surge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>ry (OR 1.44</w:t>
        </w:r>
        <w:r w:rsidR="00671F3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; 95% CI </w:t>
        </w:r>
        <w:r w:rsidR="00671F3A">
          <w:rPr>
            <w:rFonts w:ascii="Times New Roman" w:hAnsi="Times New Roman" w:cs="Times New Roman"/>
            <w:sz w:val="22"/>
            <w:szCs w:val="22"/>
            <w:lang w:val="en-US"/>
          </w:rPr>
          <w:t xml:space="preserve">1.11-1.86), and </w:t>
        </w:r>
      </w:ins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ins w:id="376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3.90</w:t>
        </w:r>
      </w:ins>
      <w:del w:id="377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5.3</w:delText>
        </w:r>
      </w:del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ins w:id="378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1.6</w:t>
        </w:r>
      </w:ins>
      <w:del w:id="379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2</w:delText>
        </w:r>
      </w:del>
      <w:ins w:id="380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del w:id="381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.0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ins w:id="382" w:author="C.H.M. Maas" w:date="2023-07-13T16:56:00Z">
        <w:r w:rsidR="005822B8">
          <w:rPr>
            <w:rFonts w:ascii="Times New Roman" w:hAnsi="Times New Roman" w:cs="Times New Roman"/>
            <w:sz w:val="22"/>
            <w:szCs w:val="22"/>
            <w:lang w:val="en-US"/>
          </w:rPr>
          <w:t>9.37</w:t>
        </w:r>
      </w:ins>
      <w:del w:id="383" w:author="C.H.M. Maas" w:date="2023-07-13T16:56:00Z">
        <w:r w:rsidR="00981C6B" w:rsidDel="005822B8">
          <w:rPr>
            <w:rFonts w:ascii="Times New Roman" w:hAnsi="Times New Roman" w:cs="Times New Roman"/>
            <w:sz w:val="22"/>
            <w:szCs w:val="22"/>
            <w:lang w:val="en-US"/>
          </w:rPr>
          <w:delText>14.6</w:delText>
        </w:r>
      </w:del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384" w:author="C.H.M. Maas" w:date="2023-07-13T16:56:00Z"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and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orrected calcium 24 hours after surge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ry (OR 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7</w:delText>
        </w:r>
        <w:r w:rsidR="0089270A" w:rsidRPr="002440B9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; 95% CI 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0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>1-1.</w:delText>
        </w:r>
        <w:r w:rsidR="00981C6B" w:rsidDel="00273D78">
          <w:rPr>
            <w:rFonts w:ascii="Times New Roman" w:hAnsi="Times New Roman" w:cs="Times New Roman"/>
            <w:sz w:val="22"/>
            <w:szCs w:val="22"/>
            <w:lang w:val="en-US"/>
          </w:rPr>
          <w:delText>14</w:delText>
        </w:r>
        <w:r w:rsidR="00981C6B" w:rsidDel="00671F3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) </w:delText>
        </w:r>
      </w:del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385" w:author="C.H.M. Maas" w:date="2023-07-13T16:59:00Z">
        <w:r w:rsidR="00574DDB" w:rsidRPr="002440B9" w:rsidDel="000355BF">
          <w:rPr>
            <w:rFonts w:ascii="Times New Roman" w:hAnsi="Times New Roman" w:cs="Times New Roman"/>
            <w:sz w:val="22"/>
            <w:szCs w:val="22"/>
            <w:lang w:val="en-US"/>
          </w:rPr>
          <w:delText>AUC</w:delText>
        </w:r>
        <w:r w:rsidR="00981C6B" w:rsidDel="000355BF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386" w:author="C.H.M. Maas" w:date="2023-07-13T16:59:00Z">
        <w:r w:rsidR="000355BF">
          <w:rPr>
            <w:rFonts w:ascii="Times New Roman" w:hAnsi="Times New Roman" w:cs="Times New Roman"/>
            <w:sz w:val="22"/>
            <w:szCs w:val="22"/>
            <w:lang w:val="en-US"/>
          </w:rPr>
          <w:t xml:space="preserve">C-index </w:t>
        </w:r>
      </w:ins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ins w:id="387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8</w:t>
        </w:r>
      </w:ins>
      <w:del w:id="388" w:author="C.H.M. Maas" w:date="2023-07-13T16:58:00Z">
        <w:r w:rsidR="00981C6B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9</w:delText>
        </w:r>
      </w:del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ins w:id="389" w:author="C.H.M. Maas" w:date="2023-07-13T16:59:00Z">
        <w:r w:rsidR="0076082E">
          <w:rPr>
            <w:rFonts w:ascii="Times New Roman" w:hAnsi="Times New Roman" w:cs="Times New Roman"/>
            <w:sz w:val="22"/>
            <w:szCs w:val="22"/>
            <w:lang w:val="en-US"/>
          </w:rPr>
          <w:t>4</w:t>
        </w:r>
      </w:ins>
      <w:del w:id="390" w:author="C.H.M. Maas" w:date="2023-07-13T16:59:00Z">
        <w:r w:rsidR="00981C6B" w:rsidDel="0076082E">
          <w:rPr>
            <w:rFonts w:ascii="Times New Roman" w:hAnsi="Times New Roman" w:cs="Times New Roman"/>
            <w:sz w:val="22"/>
            <w:szCs w:val="22"/>
            <w:lang w:val="en-US"/>
          </w:rPr>
          <w:delText>5</w:delText>
        </w:r>
      </w:del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391" w:author="C.H.M. Maas" w:date="2023-07-13T16:58:00Z">
        <w:r w:rsidR="00674DA6">
          <w:rPr>
            <w:rFonts w:ascii="Times New Roman" w:hAnsi="Times New Roman" w:cs="Times New Roman"/>
            <w:sz w:val="22"/>
            <w:szCs w:val="22"/>
            <w:lang w:val="en-US"/>
          </w:rPr>
          <w:t>Table 2</w:t>
        </w:r>
      </w:ins>
      <w:commentRangeStart w:id="392"/>
      <w:commentRangeStart w:id="393"/>
      <w:commentRangeStart w:id="394"/>
      <w:del w:id="395" w:author="C.H.M. Maas" w:date="2023-07-13T16:58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>Fi</w:delText>
        </w:r>
      </w:del>
      <w:del w:id="396" w:author="C.H.M. Maas" w:date="2023-07-13T16:59:00Z">
        <w:r w:rsidR="004578C5" w:rsidDel="00674DA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gure </w:delText>
        </w:r>
        <w:r w:rsidR="004578C5" w:rsidRPr="00427B50" w:rsidDel="00674DA6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392"/>
      <w:r w:rsidR="00981C6B" w:rsidRPr="00427B50">
        <w:rPr>
          <w:rStyle w:val="CommentReference"/>
          <w:highlight w:val="yellow"/>
        </w:rPr>
        <w:commentReference w:id="392"/>
      </w:r>
      <w:commentRangeEnd w:id="393"/>
      <w:r w:rsidR="00CE53C3">
        <w:rPr>
          <w:rStyle w:val="CommentReference"/>
        </w:rPr>
        <w:commentReference w:id="393"/>
      </w:r>
      <w:commentRangeEnd w:id="394"/>
      <w:r w:rsidR="00F8771C">
        <w:rPr>
          <w:rStyle w:val="CommentReference"/>
        </w:rPr>
        <w:commentReference w:id="394"/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ins w:id="397" w:author="C.H.M. Maas" w:date="2023-07-11T12:19:00Z">
        <w:r w:rsidR="00083AE6">
          <w:rPr>
            <w:rFonts w:ascii="Times New Roman" w:hAnsi="Times New Roman" w:cs="Times New Roman"/>
            <w:sz w:val="22"/>
            <w:szCs w:val="22"/>
            <w:lang w:val="en-US"/>
          </w:rPr>
          <w:t>, but poor calibration</w:t>
        </w:r>
      </w:ins>
      <w:del w:id="398" w:author="C.H.M. Maas" w:date="2023-07-11T12:19:00Z">
        <w:r w:rsidR="00600974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nd satisfactory</w:delText>
        </w:r>
        <w:r w:rsidR="00884FA7" w:rsidDel="00083AE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calibration metrics </w:delText>
        </w:r>
      </w:del>
      <w:commentRangeStart w:id="399"/>
      <w:del w:id="400" w:author="C.H.M. Maas" w:date="2023-07-13T16:59:00Z">
        <w:r w:rsidR="00600974" w:rsidRPr="00600974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commentRangeEnd w:id="399"/>
      <w:r w:rsidR="00600974">
        <w:rPr>
          <w:rStyle w:val="CommentReference"/>
        </w:rPr>
        <w:commentReference w:id="399"/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del w:id="401" w:author="C.H.M. Maas" w:date="2023-07-13T16:59:00Z">
        <w:r w:rsidR="00884FA7" w:rsidRPr="00427B50" w:rsidDel="00147254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r w:rsidR="00884FA7" w:rsidDel="00147254">
          <w:rPr>
            <w:rFonts w:ascii="Times New Roman" w:hAnsi="Times New Roman" w:cs="Times New Roman"/>
            <w:sz w:val="22"/>
            <w:szCs w:val="22"/>
            <w:lang w:val="en-US"/>
          </w:rPr>
          <w:delText>)</w:delText>
        </w:r>
      </w:del>
      <w:ins w:id="402" w:author="C.H.M. Maas" w:date="2023-07-13T16:59:00Z">
        <w:r w:rsidR="00147254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  <w:r w:rsidR="00244FFB">
          <w:rPr>
            <w:rFonts w:ascii="Times New Roman" w:hAnsi="Times New Roman" w:cs="Times New Roman"/>
            <w:sz w:val="22"/>
            <w:szCs w:val="22"/>
            <w:lang w:val="en-US"/>
          </w:rPr>
          <w:t>)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403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Although </w:t>
        </w:r>
      </w:ins>
      <w:ins w:id="404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ins w:id="405" w:author="C.H.M. Maas" w:date="2023-07-13T17:00:00Z">
        <w:del w:id="406" w:author="C.H.M. Maas" w:date="2023-07-17T15:22:00Z">
          <w:r w:rsidR="009609DA" w:rsidDel="00D15DAE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delta </w:delText>
          </w:r>
        </w:del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PTH is the most important predictive factor, </w:t>
        </w:r>
      </w:ins>
      <w:del w:id="407" w:author="C.H.M. Maas" w:date="2023-07-13T17:00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addition of </w:delText>
        </w:r>
      </w:del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ins w:id="408" w:author="C.H.M. Maas" w:date="2023-07-13T17:00:00Z">
        <w:r w:rsidR="009609DA">
          <w:rPr>
            <w:rFonts w:ascii="Times New Roman" w:hAnsi="Times New Roman" w:cs="Times New Roman"/>
            <w:sz w:val="22"/>
            <w:szCs w:val="22"/>
            <w:lang w:val="en-US"/>
          </w:rPr>
          <w:t xml:space="preserve"> were found improve the model significantly </w:t>
        </w:r>
      </w:ins>
      <w:del w:id="409" w:author="C.H.M. Maas" w:date="2023-07-13T17:01:00Z"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to the 24-hour PTH decrease 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significantl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improved the </w:delText>
        </w:r>
        <w:r w:rsidR="003561E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>discriminatory capacity</w:delText>
        </w:r>
        <w:r w:rsidR="00D97932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of the mode</w:delText>
        </w:r>
        <w:r w:rsidR="00427B50" w:rsidDel="009609D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l 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del w:id="410" w:author="C.H.M. Maas" w:date="2023-07-13T17:01:00Z">
        <w:r w:rsidR="00427B50" w:rsidDel="00AA266C">
          <w:rPr>
            <w:rFonts w:ascii="Times New Roman" w:hAnsi="Times New Roman" w:cs="Times New Roman"/>
            <w:sz w:val="22"/>
            <w:szCs w:val="22"/>
            <w:lang w:val="en-US"/>
          </w:rPr>
          <w:delText>Table 2</w:delText>
        </w:r>
      </w:del>
      <w:ins w:id="411" w:author="C.H.M. Maas" w:date="2023-07-13T17:01:00Z">
        <w:r w:rsidR="00770B97">
          <w:rPr>
            <w:rFonts w:ascii="Times New Roman" w:hAnsi="Times New Roman" w:cs="Times New Roman"/>
            <w:sz w:val="22"/>
            <w:szCs w:val="22"/>
            <w:lang w:val="en-US"/>
          </w:rPr>
          <w:t xml:space="preserve">LR-test </w:t>
        </w:r>
        <m:oMath>
          <m:r>
            <w:rPr>
              <w:rFonts w:ascii="Cambria Math" w:hAnsi="Cambria Math" w:cs="Times New Roman"/>
              <w:sz w:val="22"/>
              <w:szCs w:val="22"/>
              <w:lang w:val="en-US"/>
            </w:rPr>
            <m:t>p&lt;0.001</m:t>
          </m:r>
        </m:oMath>
        <w:r w:rsidR="00770B97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 </w:t>
        </w:r>
        <w:r w:rsidR="00B21279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t xml:space="preserve">see </w:t>
        </w:r>
      </w:ins>
      <w:ins w:id="412" w:author="C.H.M. Maas" w:date="2023-07-13T17:00:00Z">
        <w:r w:rsidR="00304E08">
          <w:rPr>
            <w:rFonts w:ascii="Times New Roman" w:hAnsi="Times New Roman" w:cs="Times New Roman"/>
            <w:sz w:val="22"/>
            <w:szCs w:val="22"/>
            <w:lang w:val="en-US"/>
          </w:rPr>
          <w:t xml:space="preserve">Supplemental Figure </w:t>
        </w:r>
      </w:ins>
      <w:ins w:id="413" w:author="C.H.M. Maas" w:date="2023-07-14T14:43:00Z">
        <w:r w:rsidR="00A4034F">
          <w:rPr>
            <w:rFonts w:ascii="Times New Roman" w:hAnsi="Times New Roman" w:cs="Times New Roman"/>
            <w:sz w:val="22"/>
            <w:szCs w:val="22"/>
            <w:lang w:val="en-US"/>
          </w:rPr>
          <w:t>2</w:t>
        </w:r>
      </w:ins>
      <w:ins w:id="414" w:author="C.H.M. Maas" w:date="2023-07-13T17:00:00Z">
        <w:del w:id="415" w:author="C.H.M. Maas" w:date="2023-07-14T14:43:00Z">
          <w:r w:rsidR="00304E08" w:rsidDel="00A4034F">
            <w:rPr>
              <w:rFonts w:ascii="Times New Roman" w:hAnsi="Times New Roman" w:cs="Times New Roman"/>
              <w:sz w:val="22"/>
              <w:szCs w:val="22"/>
              <w:lang w:val="en-US"/>
            </w:rPr>
            <w:delText>1</w:delText>
          </w:r>
        </w:del>
      </w:ins>
      <w:ins w:id="416" w:author="C.H.M. Maas" w:date="2023-07-13T17:01:00Z">
        <w:r w:rsidR="00AA266C">
          <w:rPr>
            <w:rFonts w:ascii="Times New Roman" w:hAnsi="Times New Roman" w:cs="Times New Roman"/>
            <w:sz w:val="22"/>
            <w:szCs w:val="22"/>
            <w:lang w:val="en-US"/>
          </w:rPr>
          <w:t>; C-index 0.85 versus 0.88 see Table 2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02E11A7E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417"/>
      <w:del w:id="418" w:author="C.H.M. Maas" w:date="2023-07-13T17:02:00Z"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lastRenderedPageBreak/>
          <w:delText>T</w:delText>
        </w:r>
        <w:r w:rsidR="000D19CF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able 3</w:delText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shows the subdivision of patients into the different risk groups</w:delText>
        </w:r>
        <w:commentRangeEnd w:id="417"/>
        <w:r w:rsidR="00427B50" w:rsidDel="0059731B">
          <w:rPr>
            <w:rStyle w:val="CommentReference"/>
          </w:rPr>
          <w:commentReference w:id="417"/>
        </w:r>
        <w:r w:rsidDel="0059731B">
          <w:rPr>
            <w:rFonts w:ascii="Times New Roman" w:hAnsi="Times New Roman" w:cs="Times New Roman"/>
            <w:sz w:val="22"/>
            <w:szCs w:val="22"/>
            <w:lang w:val="en-US"/>
          </w:rPr>
          <w:delText>.</w:delText>
        </w:r>
        <w:r w:rsidR="0064277D" w:rsidRPr="002440B9" w:rsidDel="0059731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ins w:id="419" w:author="C.H.M. Maas" w:date="2023-07-14T14:40:00Z">
        <w:r w:rsidR="00575C39">
          <w:rPr>
            <w:rFonts w:ascii="Times New Roman" w:hAnsi="Times New Roman" w:cs="Times New Roman"/>
            <w:sz w:val="22"/>
            <w:szCs w:val="22"/>
            <w:lang w:val="en-US"/>
          </w:rPr>
          <w:t xml:space="preserve"> (Supplemental Table 3)</w:t>
        </w:r>
      </w:ins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420" w:author="C.H.M. Maas" w:date="2023-07-13T17:02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42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28</w:t>
        </w:r>
      </w:ins>
      <w:del w:id="422" w:author="C.H.M. Maas" w:date="2023-07-13T17:02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42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424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425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62.6</w:t>
        </w:r>
      </w:ins>
      <w:del w:id="426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427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ins w:id="428" w:author="C.H.M. Maas" w:date="2023-07-13T17:03:00Z">
        <w:r w:rsidR="0076355E" w:rsidRPr="0071703D">
          <w:rPr>
            <w:rFonts w:ascii="Times New Roman" w:hAnsi="Times New Roman" w:cs="Times New Roman"/>
            <w:sz w:val="22"/>
            <w:szCs w:val="22"/>
            <w:lang w:val="en-US"/>
            <w:rPrChange w:id="42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75</w:t>
        </w:r>
      </w:ins>
      <w:del w:id="430" w:author="C.H.M. Maas" w:date="2023-07-13T17:03:00Z">
        <w:r w:rsidR="00427B50" w:rsidRPr="0071703D" w:rsidDel="0076355E">
          <w:rPr>
            <w:rFonts w:ascii="Times New Roman" w:hAnsi="Times New Roman" w:cs="Times New Roman"/>
            <w:sz w:val="22"/>
            <w:szCs w:val="22"/>
            <w:lang w:val="en-US"/>
            <w:rPrChange w:id="431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ins w:id="432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433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20.2</w:t>
        </w:r>
      </w:ins>
      <w:del w:id="434" w:author="C.H.M. Maas" w:date="2023-07-13T17:05:00Z">
        <w:r w:rsidR="00427B50" w:rsidRPr="0071703D" w:rsidDel="00084F69">
          <w:rPr>
            <w:rFonts w:ascii="Times New Roman" w:hAnsi="Times New Roman" w:cs="Times New Roman"/>
            <w:sz w:val="22"/>
            <w:szCs w:val="22"/>
            <w:lang w:val="en-US"/>
            <w:rPrChange w:id="435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delText>X</w:delText>
        </w:r>
      </w:del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ins w:id="436" w:author="C.H.M. Maas" w:date="2023-07-13T17:03:00Z">
        <w:r w:rsidR="00D030DE" w:rsidRPr="0071703D">
          <w:rPr>
            <w:rFonts w:ascii="Times New Roman" w:hAnsi="Times New Roman" w:cs="Times New Roman"/>
            <w:sz w:val="22"/>
            <w:szCs w:val="22"/>
            <w:lang w:val="en-US"/>
          </w:rPr>
          <w:t>63</w:t>
        </w:r>
      </w:ins>
      <w:del w:id="437" w:author="C.H.M. Maas" w:date="2023-07-13T17:03:00Z">
        <w:r w:rsidR="00427B50" w:rsidRPr="0071703D" w:rsidDel="00D030DE">
          <w:rPr>
            <w:rFonts w:ascii="Times New Roman" w:hAnsi="Times New Roman" w:cs="Times New Roman"/>
            <w:sz w:val="22"/>
            <w:szCs w:val="22"/>
            <w:lang w:val="en-US"/>
          </w:rPr>
          <w:delText>X</w:delText>
        </w:r>
      </w:del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ins w:id="438" w:author="C.H.M. Maas" w:date="2023-07-13T17:05:00Z">
        <w:r w:rsidR="00084F69" w:rsidRPr="0071703D">
          <w:rPr>
            <w:rFonts w:ascii="Times New Roman" w:hAnsi="Times New Roman" w:cs="Times New Roman"/>
            <w:sz w:val="22"/>
            <w:szCs w:val="22"/>
            <w:lang w:val="en-US"/>
            <w:rPrChange w:id="439" w:author="C.H.M. Maas" w:date="2023-07-13T17:05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17.2</w:t>
        </w:r>
      </w:ins>
      <w:del w:id="440" w:author="C.H.M. Maas" w:date="2023-07-13T17:05:00Z">
        <w:r w:rsidR="00427B50" w:rsidRPr="001D4C73" w:rsidDel="00084F69">
          <w:rPr>
            <w:rFonts w:ascii="Times New Roman" w:hAnsi="Times New Roman" w:cs="Times New Roman"/>
            <w:sz w:val="22"/>
            <w:szCs w:val="22"/>
            <w:lang w:val="en-US"/>
          </w:rPr>
          <w:delText>X</w:delText>
        </w:r>
      </w:del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441" w:author="Carolien Maas" w:date="2023-07-17T16:23:00Z">
        <w:r w:rsidR="00D6550E" w:rsidRPr="0071703D" w:rsidDel="006B1028">
          <w:rPr>
            <w:rFonts w:ascii="Times New Roman" w:hAnsi="Times New Roman" w:cs="Times New Roman"/>
            <w:sz w:val="22"/>
            <w:szCs w:val="22"/>
            <w:lang w:val="en-US"/>
          </w:rPr>
          <w:delText>located</w:delText>
        </w:r>
        <w:r w:rsidR="00D6550E" w:rsidRPr="002440B9" w:rsidDel="006B1028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ins w:id="442" w:author="Carolien Maas" w:date="2023-07-17T16:23:00Z">
        <w:r w:rsidR="006B1028">
          <w:rPr>
            <w:rFonts w:ascii="Times New Roman" w:hAnsi="Times New Roman" w:cs="Times New Roman"/>
            <w:sz w:val="22"/>
            <w:szCs w:val="22"/>
            <w:lang w:val="en-US"/>
          </w:rPr>
          <w:t>classified</w:t>
        </w:r>
        <w:r w:rsidR="009D28E8">
          <w:rPr>
            <w:rFonts w:ascii="Times New Roman" w:hAnsi="Times New Roman" w:cs="Times New Roman"/>
            <w:sz w:val="22"/>
            <w:szCs w:val="22"/>
            <w:lang w:val="en-US"/>
          </w:rPr>
          <w:t xml:space="preserve"> as high risk</w:t>
        </w:r>
      </w:ins>
      <w:del w:id="443" w:author="Carolien Maas" w:date="2023-07-17T16:23:00Z">
        <w:r w:rsidR="00D6550E" w:rsidRPr="002440B9" w:rsidDel="009D28E8">
          <w:rPr>
            <w:rFonts w:ascii="Times New Roman" w:hAnsi="Times New Roman" w:cs="Times New Roman"/>
            <w:sz w:val="22"/>
            <w:szCs w:val="22"/>
            <w:lang w:val="en-US"/>
          </w:rPr>
          <w:delText>in the high-risk group</w:delText>
        </w:r>
      </w:del>
      <w:bookmarkStart w:id="444" w:name="_GoBack"/>
      <w:bookmarkEnd w:id="444"/>
      <w:ins w:id="445" w:author="C.H.M. Maas" w:date="2023-07-14T14:44:00Z">
        <w:r w:rsidR="00C07C74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3)</w:t>
        </w:r>
      </w:ins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ins w:id="446" w:author="C.H.M. Maas" w:date="2023-07-13T17:05:00Z">
        <w:r w:rsidR="00951F3F">
          <w:rPr>
            <w:rFonts w:ascii="Times New Roman" w:hAnsi="Times New Roman" w:cs="Times New Roman"/>
            <w:sz w:val="22"/>
            <w:szCs w:val="22"/>
            <w:lang w:val="en-US"/>
          </w:rPr>
          <w:t>Two</w:t>
        </w:r>
      </w:ins>
      <w:del w:id="447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448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0.9</w:t>
        </w:r>
      </w:ins>
      <w:del w:id="449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ins w:id="450" w:author="C.H.M. Maas" w:date="2023-07-13T17:05:00Z">
        <w:r w:rsidR="002B2274">
          <w:rPr>
            <w:rFonts w:ascii="Times New Roman" w:hAnsi="Times New Roman" w:cs="Times New Roman"/>
            <w:sz w:val="22"/>
            <w:szCs w:val="22"/>
            <w:lang w:val="en-US"/>
          </w:rPr>
          <w:t xml:space="preserve">low-risk </w:t>
        </w:r>
      </w:ins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del w:id="451" w:author="C.H.M. Maas" w:date="2023-07-13T17:04:00Z"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in the low-risk group</w:delText>
        </w:r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developed</w:delText>
        </w:r>
        <w:r w:rsidR="0003248C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427B5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452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</w:ins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ins w:id="453" w:author="C.H.M. Maas" w:date="2023-07-13T17:03:00Z">
        <w:r w:rsidR="006A5F49">
          <w:rPr>
            <w:rFonts w:ascii="Times New Roman" w:hAnsi="Times New Roman" w:cs="Times New Roman"/>
            <w:sz w:val="22"/>
            <w:szCs w:val="22"/>
            <w:lang w:val="en-US"/>
          </w:rPr>
          <w:t>seven</w:t>
        </w:r>
      </w:ins>
      <w:del w:id="454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455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9.3</w:t>
        </w:r>
      </w:ins>
      <w:del w:id="456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ins w:id="457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18</w:t>
        </w:r>
      </w:ins>
      <w:del w:id="458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ins w:id="459" w:author="C.H.M. Maas" w:date="2023-07-13T17:03:00Z">
        <w:r w:rsidR="00B32F0B">
          <w:rPr>
            <w:rFonts w:ascii="Times New Roman" w:hAnsi="Times New Roman" w:cs="Times New Roman"/>
            <w:sz w:val="22"/>
            <w:szCs w:val="22"/>
            <w:lang w:val="en-US"/>
          </w:rPr>
          <w:t>28.6</w:t>
        </w:r>
      </w:ins>
      <w:del w:id="460" w:author="C.H.M. Maas" w:date="2023-07-13T17:03:00Z">
        <w:r w:rsidR="00427B50" w:rsidRPr="00427B50" w:rsidDel="00B32F0B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del w:id="461" w:author="C.H.M. Maas" w:date="2023-07-13T17:04:00Z">
        <w:r w:rsidR="00C770A7" w:rsidRPr="002440B9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develope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 </w:delText>
        </w:r>
        <w:r w:rsidR="00724300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>long-term</w:delText>
        </w:r>
        <w:r w:rsidR="000F2A74" w:rsidDel="00EE26DB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hypoparathyroidism</w:delText>
        </w:r>
      </w:del>
      <w:ins w:id="462" w:author="C.H.M. Maas" w:date="2023-07-13T17:04:00Z">
        <w:r w:rsidR="00EE26DB">
          <w:rPr>
            <w:rFonts w:ascii="Times New Roman" w:hAnsi="Times New Roman" w:cs="Times New Roman"/>
            <w:sz w:val="22"/>
            <w:szCs w:val="22"/>
            <w:lang w:val="en-US"/>
          </w:rPr>
          <w:t>were readmitted</w:t>
        </w:r>
        <w:r w:rsidR="00464727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del w:id="463" w:author="C.H.M. Maas" w:date="2023-07-13T17:04:00Z">
        <w:r w:rsidR="000F2A74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. </w:delText>
        </w:r>
        <w:r w:rsidR="008046E7" w:rsidDel="00464727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admission rates related to symptoms of hypocalcemia after discharge were concordant with the risk groups </w:delText>
        </w:r>
      </w:del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ins w:id="464" w:author="C.H.M. Maas" w:date="2023-07-14T14:44:00Z">
        <w:r w:rsidR="00C07C74">
          <w:rPr>
            <w:rFonts w:ascii="Times New Roman" w:hAnsi="Times New Roman" w:cs="Times New Roman"/>
            <w:sz w:val="22"/>
            <w:szCs w:val="22"/>
            <w:lang w:val="en-US"/>
          </w:rPr>
          <w:t>3</w:t>
        </w:r>
      </w:ins>
      <w:del w:id="465" w:author="C.H.M. Maas" w:date="2023-07-14T14:44:00Z">
        <w:r w:rsidR="008046E7" w:rsidDel="00C07C74">
          <w:rPr>
            <w:rFonts w:ascii="Times New Roman" w:hAnsi="Times New Roman" w:cs="Times New Roman"/>
            <w:sz w:val="22"/>
            <w:szCs w:val="22"/>
            <w:lang w:val="en-US"/>
          </w:rPr>
          <w:delText>4</w:delText>
        </w:r>
      </w:del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6CA1D214" w:rsidR="00C52D0D" w:rsidRDefault="00032090" w:rsidP="00293702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466" w:author="C.H.M. Maas" w:date="2023-07-17T15:31:00Z">
          <w:pPr>
            <w:autoSpaceDE w:val="0"/>
            <w:autoSpaceDN w:val="0"/>
            <w:adjustRightInd w:val="0"/>
            <w:spacing w:line="480" w:lineRule="auto"/>
            <w:ind w:firstLine="708"/>
          </w:pPr>
        </w:pPrChange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del w:id="467" w:author="C.H.M. Maas" w:date="2023-07-13T17:05:00Z">
        <w:r w:rsidR="00C545DA" w:rsidDel="00FB113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AUC </w:delText>
        </w:r>
      </w:del>
      <w:ins w:id="468" w:author="C.H.M. Maas" w:date="2023-07-13T17:05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C-index 0.</w:t>
        </w:r>
      </w:ins>
      <w:ins w:id="469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88</w:t>
        </w:r>
      </w:ins>
      <w:del w:id="470" w:author="C.H.M. Maas" w:date="2023-07-13T17:06:00Z">
        <w:r w:rsidR="00C545DA" w:rsidRPr="00C545DA" w:rsidDel="00FB113D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ins w:id="471" w:author="C.H.M. Maas" w:date="2023-07-13T17:06:00Z">
        <w:r w:rsidR="00FB113D">
          <w:rPr>
            <w:rFonts w:ascii="Times New Roman" w:hAnsi="Times New Roman" w:cs="Times New Roman"/>
            <w:sz w:val="22"/>
            <w:szCs w:val="22"/>
            <w:lang w:val="en-US"/>
          </w:rPr>
          <w:t>, 95% CI: 0.84-0.92</w:t>
        </w:r>
      </w:ins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ins w:id="472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enhance accuracy and </w:t>
        </w:r>
      </w:ins>
      <w:del w:id="473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onfirm </w:delText>
        </w:r>
      </w:del>
      <w:ins w:id="474" w:author="C.H.M. Maas" w:date="2023-07-13T17:14:00Z">
        <w:r w:rsidR="00FA1F2D">
          <w:rPr>
            <w:rFonts w:ascii="Times New Roman" w:hAnsi="Times New Roman" w:cs="Times New Roman"/>
            <w:sz w:val="22"/>
            <w:szCs w:val="22"/>
            <w:lang w:val="en-US"/>
          </w:rPr>
          <w:t xml:space="preserve">validate the </w:t>
        </w:r>
      </w:ins>
      <w:del w:id="475" w:author="C.H.M. Maas" w:date="2023-07-13T17:14:00Z"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existing findings, enhance accuracy, and </w:delText>
        </w:r>
        <w:commentRangeStart w:id="476"/>
        <w:r w:rsidR="00C52D0D" w:rsidRP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xtend th</w:delText>
        </w:r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>e validity of</w:delText>
        </w:r>
      </w:del>
      <w:del w:id="477" w:author="C.H.M. Maas" w:date="2023-07-13T17:15:00Z">
        <w:r w:rsidR="00C52D0D" w:rsidDel="00FA1F2D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del w:id="478" w:author="C.H.M. Maas" w:date="2023-07-17T15:44:00Z">
        <w:r w:rsidR="00C52D0D" w:rsidDel="00496201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he </w:delText>
        </w:r>
      </w:del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</w:t>
      </w:r>
      <w:commentRangeEnd w:id="476"/>
      <w:r w:rsidR="00FA1F2D">
        <w:rPr>
          <w:rStyle w:val="CommentReference"/>
        </w:rPr>
        <w:commentReference w:id="476"/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682DC25E" w14:textId="6D3ABF1A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2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3D1A67" w:rsidRPr="003D1A6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2A0A79E3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ins w:id="479" w:author="C.H.M. Maas" w:date="2023-07-13T17:11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12</w:t>
        </w:r>
      </w:ins>
      <w:ins w:id="480" w:author="C.H.M. Maas" w:date="2023-07-13T17:12:00Z">
        <w:r w:rsidR="00FD1FA5">
          <w:rPr>
            <w:rFonts w:ascii="Times New Roman" w:hAnsi="Times New Roman" w:cs="Times New Roman"/>
            <w:sz w:val="22"/>
            <w:szCs w:val="22"/>
            <w:lang w:val="en-US"/>
          </w:rPr>
          <w:t>.0</w:t>
        </w:r>
      </w:ins>
      <w:del w:id="481" w:author="C.H.M. Maas" w:date="2023-07-13T17:11:00Z">
        <w:r w:rsidRPr="00C545DA" w:rsidDel="00FD1FA5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Qs
IDIz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ins w:id="482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del w:id="483" w:author="C.H.M. Maas" w:date="2023-07-17T15:22:00Z">
        <w:r w:rsidR="002E24C8" w:rsidRPr="002440B9" w:rsidDel="00D15DA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lta </w:delText>
        </w:r>
      </w:del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 24-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Q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30DB4">
        <w:rPr>
          <w:rFonts w:ascii="Times New Roman" w:hAnsi="Times New Roman" w:cs="Times New Roman"/>
          <w:sz w:val="22"/>
          <w:szCs w:val="22"/>
          <w:lang w:val="en-US"/>
        </w:rPr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4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ins w:id="484" w:author="C.H.M. Maas" w:date="2023-07-17T15:22:00Z">
        <w:r w:rsidR="00D15DAE" w:rsidRPr="006F76D0">
          <w:rPr>
            <w:rFonts w:ascii="Times New Roman" w:eastAsia="Calibri" w:hAnsi="Times New Roman" w:cs="Times New Roman"/>
            <w:sz w:val="22"/>
            <w:szCs w:val="22"/>
            <w:lang w:val="en-US"/>
          </w:rPr>
          <w:t>Δ</w:t>
        </w:r>
      </w:ins>
      <w:del w:id="485" w:author="C.H.M. Maas" w:date="2023-07-17T15:22:00Z">
        <w:r w:rsidR="006E48FB" w:rsidRPr="002440B9" w:rsidDel="00D15DA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delta </w:delText>
        </w:r>
      </w:del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This observation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lastRenderedPageBreak/>
        <w:t>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ins w:id="486" w:author="C.H.M. Maas" w:date="2023-07-14T14:48:00Z">
        <w:r w:rsidR="004F6632">
          <w:rPr>
            <w:rFonts w:ascii="Times New Roman" w:hAnsi="Times New Roman" w:cs="Times New Roman"/>
            <w:sz w:val="22"/>
            <w:szCs w:val="22"/>
            <w:lang w:val="en-US"/>
          </w:rPr>
          <w:t xml:space="preserve"> (Table 2)</w:t>
        </w:r>
      </w:ins>
      <w:del w:id="487" w:author="C.H.M. Maas" w:date="2023-07-14T14:48:00Z">
        <w:r w:rsidR="00E30D1B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ccounting for </w:delText>
        </w:r>
        <w:commentRangeStart w:id="488"/>
        <w:r w:rsidR="00E30D1B" w:rsidRPr="00DF764B" w:rsidDel="0012038C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commentRangeEnd w:id="488"/>
        <w:r w:rsidR="00BA620F" w:rsidDel="0012038C">
          <w:rPr>
            <w:rStyle w:val="CommentReference"/>
          </w:rPr>
          <w:commentReference w:id="488"/>
        </w:r>
        <w:r w:rsidR="00BE7918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>% of the models’</w:delText>
        </w:r>
        <w:r w:rsidR="00984927" w:rsidRPr="00984927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redictive ability</w:delText>
        </w:r>
      </w:del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ins w:id="489" w:author="C.H.M. Maas" w:date="2023-07-14T14:48:00Z">
        <w:r w:rsidR="00AC6691">
          <w:rPr>
            <w:rFonts w:ascii="Times New Roman" w:hAnsi="Times New Roman" w:cs="Times New Roman"/>
            <w:sz w:val="22"/>
            <w:szCs w:val="22"/>
            <w:lang w:val="en-US"/>
          </w:rPr>
          <w:t xml:space="preserve"> (</w:t>
        </w:r>
        <w:r w:rsidR="00863457">
          <w:rPr>
            <w:rFonts w:ascii="Times New Roman" w:hAnsi="Times New Roman" w:cs="Times New Roman"/>
            <w:sz w:val="22"/>
            <w:szCs w:val="22"/>
            <w:lang w:val="en-US"/>
          </w:rPr>
          <w:t>Supplemental Figure 1)</w:t>
        </w:r>
      </w:ins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0EBC33E1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490"/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</w:t>
      </w:r>
      <w:commentRangeEnd w:id="490"/>
      <w:r w:rsidR="005B16C1">
        <w:rPr>
          <w:rStyle w:val="CommentReference"/>
        </w:rPr>
        <w:commentReference w:id="490"/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1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C850CB">
        <w:rPr>
          <w:rFonts w:ascii="Times New Roman" w:hAnsi="Times New Roman" w:cs="Times New Roman"/>
          <w:sz w:val="22"/>
          <w:szCs w:val="22"/>
          <w:lang w:val="en-US"/>
        </w:rPr>
      </w:r>
      <w:r w:rsidR="00C850C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C850CB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While the primary focus of the model developed in this study was to predict the occurrence of long-term hypoparathyroidism, we also observed a notable correlation between a higher risk of long-term hypoparathyroidism and an increased likelihood of readmissions due to symptoms related to hypocalcemia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Q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765609" w:rsidRPr="00765609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3D35F910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ins w:id="491" w:author="C.H.M. Maas" w:date="2023-07-13T17:12:00Z">
        <w:r w:rsidR="00724931" w:rsidRPr="00724931">
          <w:rPr>
            <w:rFonts w:ascii="Times New Roman" w:hAnsi="Times New Roman" w:cs="Times New Roman"/>
            <w:sz w:val="22"/>
            <w:szCs w:val="22"/>
            <w:lang w:val="en-US"/>
            <w:rPrChange w:id="492" w:author="C.H.M. Maas" w:date="2023-07-13T17:12:00Z">
              <w:rPr>
                <w:rFonts w:ascii="Times New Roman" w:hAnsi="Times New Roman" w:cs="Times New Roman"/>
                <w:sz w:val="22"/>
                <w:szCs w:val="22"/>
                <w:highlight w:val="yellow"/>
                <w:lang w:val="en-US"/>
              </w:rPr>
            </w:rPrChange>
          </w:rPr>
          <w:t>44</w:t>
        </w:r>
      </w:ins>
      <w:del w:id="493" w:author="C.H.M. Maas" w:date="2023-07-13T17:12:00Z">
        <w:r w:rsidR="00287617" w:rsidRPr="00E30D1B" w:rsidDel="00724931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model more prone to </w:t>
      </w:r>
      <w:del w:id="494" w:author="C.H.M. Maas" w:date="2023-07-13T17:12:00Z">
        <w:r w:rsidR="00287617" w:rsidRPr="002440B9" w:rsidDel="00724931">
          <w:rPr>
            <w:rFonts w:ascii="Times New Roman" w:hAnsi="Times New Roman" w:cs="Times New Roman"/>
            <w:sz w:val="22"/>
            <w:szCs w:val="22"/>
            <w:lang w:val="en-US"/>
          </w:rPr>
          <w:delText>overfitting</w:delText>
        </w:r>
      </w:del>
      <w:ins w:id="495" w:author="C.H.M. Maas" w:date="2023-07-13T17:12:00Z">
        <w:r w:rsidR="00724931">
          <w:rPr>
            <w:rFonts w:ascii="Times New Roman" w:hAnsi="Times New Roman" w:cs="Times New Roman"/>
            <w:sz w:val="22"/>
            <w:szCs w:val="22"/>
            <w:lang w:val="en-US"/>
          </w:rPr>
          <w:t>incidental findings</w:t>
        </w:r>
      </w:ins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del w:id="496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revised </w:delText>
        </w:r>
      </w:del>
      <w:ins w:id="497" w:author="C.H.M. Maas" w:date="2023-07-13T17:18:00Z">
        <w:r w:rsidR="00B57CC3">
          <w:rPr>
            <w:rFonts w:ascii="Times New Roman" w:hAnsi="Times New Roman" w:cs="Times New Roman"/>
            <w:sz w:val="22"/>
            <w:szCs w:val="22"/>
            <w:lang w:val="en-US"/>
          </w:rPr>
          <w:t>used uniform shrinkage obtained by</w:t>
        </w:r>
      </w:ins>
      <w:del w:id="498" w:author="C.H.M. Maas" w:date="2023-07-13T17:18:00Z">
        <w:r w:rsidR="00287617" w:rsidRPr="002440B9" w:rsidDel="00B57CC3">
          <w:rPr>
            <w:rFonts w:ascii="Times New Roman" w:hAnsi="Times New Roman" w:cs="Times New Roman"/>
            <w:sz w:val="22"/>
            <w:szCs w:val="22"/>
            <w:lang w:val="en-US"/>
          </w:rPr>
          <w:delText>the prediction model by adjusting the coefficients of the original logistic regression model with a shrinkage factor which was estimated using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ins w:id="499" w:author="C.H.M. Maas" w:date="2023-07-13T17:18:00Z">
        <w:r w:rsidR="00987E46">
          <w:rPr>
            <w:rFonts w:ascii="Times New Roman" w:hAnsi="Times New Roman" w:cs="Times New Roman"/>
            <w:sz w:val="22"/>
            <w:szCs w:val="22"/>
            <w:lang w:val="en-US"/>
          </w:rPr>
          <w:t xml:space="preserve"> and validated the model using leave-one-center-out cross-validation</w:t>
        </w:r>
      </w:ins>
      <w:del w:id="500" w:author="C.H.M. Maas" w:date="2023-07-13T17:18:00Z">
        <w:r w:rsidR="00287617" w:rsidRPr="002440B9" w:rsidDel="00987E46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iley&lt;/Author&gt;&lt;Year&gt;2019&lt;/Year&gt;&lt;RecNum&gt;33&lt;/RecNum&gt;&lt;DisplayText&gt;&lt;style face="superscript"&gt;26&lt;/style&gt;&lt;/DisplayText&gt;&lt;record&gt;&lt;rec-number&gt;33&lt;/rec-number&gt;&lt;foreign-keys&gt;&lt;key app="EN" db-id="v52zp02z8sfx0lee0xn52wefaerz5ewapwfz" timestamp="1658755074"&gt;33&lt;/key&gt;&lt;/foreign-keys&gt;&lt;ref-type name="Journal Article"&gt;17&lt;/ref-type&gt;&lt;contributors&gt;&lt;authors&gt;&lt;author&gt;Riley, Richard D.&lt;/author&gt;&lt;author&gt;Snell, Kym I. E.&lt;/author&gt;&lt;author&gt;Ensor, Joie&lt;/author&gt;&lt;author&gt;Burke, Danielle L.&lt;/author&gt;&lt;author&gt;Harrell Jr, Frank E.&lt;/author&gt;&lt;author&gt;Moons, Karel G. M.&lt;/author&gt;&lt;author&gt;Collins, Gary S.&lt;/author&gt;&lt;/authors&gt;&lt;/contributors&gt;&lt;titles&gt;&lt;title&gt;Minimum sample size for developing a multivariable prediction model: PART II - binary and time-to-event outcomes&lt;/title&gt;&lt;secondary-title&gt;Statistics in Medicine&lt;/secondary-title&gt;&lt;/titles&gt;&lt;periodical&gt;&lt;full-title&gt;Statistics in Medicine&lt;/full-title&gt;&lt;/periodical&gt;&lt;pages&gt;1276-1296&lt;/pages&gt;&lt;volume&gt;38&lt;/volume&gt;&lt;number&gt;7&lt;/number&gt;&lt;dates&gt;&lt;year&gt;2019&lt;/year&gt;&lt;/dates&gt;&lt;isbn&gt;0277-6715&lt;/isbn&gt;&lt;urls&gt;&lt;related-urls&gt;&lt;url&gt;https://onlinelibrary.wiley.com/doi/abs/10.1002/sim.7992&lt;/url&gt;&lt;/related-urls&gt;&lt;/urls&gt;&lt;electronic-resource-num&gt;https://doi.org/10.1002/sim.7992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501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501"/>
      <w:r w:rsidR="00AE6B2C">
        <w:rPr>
          <w:rStyle w:val="CommentReference"/>
        </w:rPr>
        <w:commentReference w:id="501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commentRangeStart w:id="502"/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ootstrapping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facilitates obtaining optimal estimates of internal validity of logistic regression models developed in smaller samples (e.g., events per variable </w:t>
      </w:r>
      <w:r w:rsidR="00287617" w:rsidRPr="002440B9">
        <w:rPr>
          <w:rFonts w:ascii="Arial" w:hAnsi="Arial" w:cs="Arial"/>
          <w:color w:val="202124"/>
          <w:shd w:val="clear" w:color="auto" w:fill="FFFFFF"/>
          <w:lang w:val="en-US"/>
        </w:rPr>
        <w:t>≤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0)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teyerberg&lt;/Author&gt;&lt;Year&gt;2001&lt;/Year&gt;&lt;RecNum&gt;32&lt;/RecNum&gt;&lt;DisplayText&gt;&lt;style face="superscript"&gt;27&lt;/style&gt;&lt;/DisplayText&gt;&lt;record&gt;&lt;rec-number&gt;32&lt;/rec-number&gt;&lt;foreign-keys&gt;&lt;key app="EN" db-id="v52zp02z8sfx0lee0xn52wefaerz5ewapwfz" timestamp="1658752999"&gt;32&lt;/key&gt;&lt;/foreign-keys&gt;&lt;ref-type name="Journal Article"&gt;17&lt;/ref-type&gt;&lt;contributors&gt;&lt;authors&gt;&lt;author&gt;Steyerberg, Ewout W.&lt;/author&gt;&lt;author&gt;Harrell, Frank E.&lt;/author&gt;&lt;author&gt;Borsboom, Gerard J. J. M.&lt;/author&gt;&lt;author&gt;Eijkemans, M. J. C.&lt;/author&gt;&lt;author&gt;Vergouwe, Yvonne&lt;/author&gt;&lt;author&gt;Habbema, J. Dik F.&lt;/author&gt;&lt;/authors&gt;&lt;/contributors&gt;&lt;titles&gt;&lt;title&gt;Internal validation of predictive models: Efficiency of some procedures for logistic regression analysis&lt;/title&gt;&lt;secondary-title&gt;Journal of Clinical Epidemiology&lt;/secondary-title&gt;&lt;/titles&gt;&lt;periodical&gt;&lt;full-title&gt;Journal of Clinical Epidemiology&lt;/full-title&gt;&lt;/periodical&gt;&lt;pages&gt;774-781&lt;/pages&gt;&lt;volume&gt;54&lt;/volume&gt;&lt;number&gt;8&lt;/number&gt;&lt;keywords&gt;&lt;keyword&gt;Predictive models&lt;/keyword&gt;&lt;keyword&gt;Internal validation&lt;/keyword&gt;&lt;keyword&gt;Logistic regression analysis&lt;/keyword&gt;&lt;keyword&gt;Bootstrapping&lt;/keyword&gt;&lt;/keywords&gt;&lt;dates&gt;&lt;year&gt;2001&lt;/year&gt;&lt;pub-dates&gt;&lt;date&gt;2001/08/01/&lt;/date&gt;&lt;/pub-dates&gt;&lt;/dates&gt;&lt;isbn&gt;0895-4356&lt;/isbn&gt;&lt;urls&gt;&lt;related-urls&gt;&lt;url&gt;https://www.sciencedirect.com/science/article/pii/S0895435601003419&lt;/url&gt;&lt;/related-urls&gt;&lt;/urls&gt;&lt;electronic-resource-num&gt;https://doi.org/10.1016/S0895-4356(01)00341-9&lt;/electronic-resource-num&gt;&lt;/record&gt;&lt;/Cite&gt;&lt;/EndNote&gt;</w:instrTex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87617" w:rsidRPr="00C850C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End w:id="502"/>
      <w:r w:rsidR="00B55884">
        <w:rPr>
          <w:rStyle w:val="CommentReference"/>
        </w:rPr>
        <w:commentReference w:id="502"/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, it is a retrospective cohort study. We </w:t>
      </w:r>
      <w:del w:id="503" w:author="C.H.M. Maas" w:date="2023-07-17T15:48:00Z">
        <w:r w:rsidR="00A11DED" w:rsidRPr="002440B9" w:rsidDel="003E5D0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ried to </w:delText>
        </w:r>
      </w:del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carefully extract</w:t>
      </w:r>
      <w:ins w:id="504" w:author="C.H.M. Maas" w:date="2023-07-17T15:48:00Z">
        <w:r w:rsidR="003E5D0A">
          <w:rPr>
            <w:rFonts w:ascii="Times New Roman" w:hAnsi="Times New Roman" w:cs="Times New Roman"/>
            <w:sz w:val="22"/>
            <w:szCs w:val="22"/>
            <w:lang w:val="en-US"/>
          </w:rPr>
          <w:t>ed</w:t>
        </w:r>
      </w:ins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del w:id="505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some </w:delText>
        </w:r>
      </w:del>
      <w:ins w:id="506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possibly some</w:t>
        </w:r>
        <w:r w:rsidR="00EF418E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del w:id="507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cannot </w:delText>
        </w:r>
      </w:del>
      <w:ins w:id="508" w:author="C.H.M. Maas" w:date="2023-07-13T17:19:00Z">
        <w:r w:rsidR="00EF418E">
          <w:rPr>
            <w:rFonts w:ascii="Times New Roman" w:hAnsi="Times New Roman" w:cs="Times New Roman"/>
            <w:sz w:val="22"/>
            <w:szCs w:val="22"/>
            <w:lang w:val="en-US"/>
          </w:rPr>
          <w:t>remains</w:t>
        </w:r>
      </w:ins>
      <w:del w:id="509" w:author="C.H.M. Maas" w:date="2023-07-13T17:19:00Z">
        <w:r w:rsidR="00A11DED" w:rsidRPr="002440B9" w:rsidDel="00EF418E">
          <w:rPr>
            <w:rFonts w:ascii="Times New Roman" w:hAnsi="Times New Roman" w:cs="Times New Roman"/>
            <w:sz w:val="22"/>
            <w:szCs w:val="22"/>
            <w:lang w:val="en-US"/>
          </w:rPr>
          <w:delText>be ruled out</w:delText>
        </w:r>
      </w:del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del w:id="510" w:author="C.H.M. Maas" w:date="2023-07-13T17:20:00Z">
        <w:r w:rsidR="00A11DED" w:rsidRPr="002440B9" w:rsidDel="009E17D5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</w:delText>
        </w:r>
      </w:del>
      <w:moveToRangeStart w:id="511" w:author="C.H.M. Maas" w:date="2023-07-13T17:20:00Z" w:name="move140161253"/>
      <w:moveTo w:id="512" w:author="C.H.M. Maas" w:date="2023-07-13T17:20:00Z">
        <w:del w:id="513" w:author="C.H.M. Maas" w:date="2023-07-13T17:20:00Z">
          <w:r w:rsidR="009E17D5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>Lastly</w:delText>
          </w:r>
          <w:r w:rsidR="009E17D5" w:rsidRPr="002440B9" w:rsidDel="009E17D5">
            <w:rPr>
              <w:rFonts w:ascii="Times New Roman" w:hAnsi="Times New Roman" w:cs="Times New Roman"/>
              <w:sz w:val="22"/>
              <w:szCs w:val="22"/>
              <w:lang w:val="en-US"/>
            </w:rPr>
            <w:delText xml:space="preserve">, </w:delText>
          </w:r>
        </w:del>
      </w:moveTo>
      <w:ins w:id="514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Furthermore, </w:t>
        </w:r>
      </w:ins>
      <w:moveTo w:id="515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we used a reference change value of 70% for the initial PTH decrease assessment</w:t>
        </w:r>
      </w:moveTo>
      <w:ins w:id="516" w:author="C.H.M. Maas" w:date="2023-07-13T17:21:00Z"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following </w:t>
        </w:r>
        <w:proofErr w:type="spellStart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>Loncar</w:t>
        </w:r>
        <w:proofErr w:type="spellEnd"/>
        <w:r w:rsidR="003430C7">
          <w:rPr>
            <w:rFonts w:ascii="Times New Roman" w:hAnsi="Times New Roman" w:cs="Times New Roman"/>
            <w:sz w:val="22"/>
            <w:szCs w:val="22"/>
            <w:lang w:val="en-US"/>
          </w:rPr>
          <w:t xml:space="preserve"> et al</w:t>
        </w:r>
        <w:r w:rsidR="006907A4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ins>
      <w:ins w:id="517" w:author="C.H.M. Maas" w:date="2023-07-13T17:20:00Z">
        <w:r w:rsidR="006E32C0">
          <w:rPr>
            <w:rFonts w:ascii="Times New Roman" w:hAnsi="Times New Roman" w:cs="Times New Roman"/>
            <w:sz w:val="22"/>
            <w:szCs w:val="22"/>
            <w:lang w:val="en-US"/>
          </w:rPr>
          <w:t>, but a different threshold could lead to different conclusions</w:t>
        </w:r>
      </w:ins>
      <w:commentRangeStart w:id="518"/>
      <w:moveTo w:id="519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>.</w:t>
        </w:r>
      </w:moveTo>
      <w:moveToRangeEnd w:id="511"/>
      <w:commentRangeEnd w:id="518"/>
      <w:r w:rsidR="00984519">
        <w:rPr>
          <w:rStyle w:val="CommentReference"/>
        </w:rPr>
        <w:commentReference w:id="518"/>
      </w:r>
      <w:ins w:id="520" w:author="C.H.M. Maas" w:date="2023-07-13T17:20:00Z">
        <w:r w:rsidR="009E17D5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moveFromRangeStart w:id="521" w:author="C.H.M. Maas" w:date="2023-07-13T17:20:00Z" w:name="move140161253"/>
      <w:moveFrom w:id="522" w:author="C.H.M. Maas" w:date="2023-07-13T17:20:00Z">
        <w:r w:rsidR="00287617" w:rsidDel="00D53D13">
          <w:rPr>
            <w:rFonts w:ascii="Times New Roman" w:hAnsi="Times New Roman" w:cs="Times New Roman"/>
            <w:sz w:val="22"/>
            <w:szCs w:val="22"/>
            <w:lang w:val="en-US"/>
          </w:rPr>
          <w:t>Lastly</w:t>
        </w:r>
        <w:r w:rsidR="00F35999" w:rsidRPr="002440B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, </w:t>
        </w:r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t xml:space="preserve">we used a reference change value of 70% for the initial PTH decrease assessment. </w:t>
        </w:r>
      </w:moveFrom>
      <w:moveFromRangeEnd w:id="521"/>
      <w:ins w:id="523" w:author="C.H.M. Maas" w:date="2023-07-13T17:20:00Z">
        <w:r w:rsidR="00D53D13">
          <w:rPr>
            <w:rFonts w:ascii="Times New Roman" w:hAnsi="Times New Roman" w:cs="Times New Roman"/>
            <w:sz w:val="22"/>
            <w:szCs w:val="22"/>
            <w:lang w:val="en-US"/>
          </w:rPr>
          <w:t>Lastly, w</w:t>
        </w:r>
      </w:ins>
      <w:del w:id="524" w:author="C.H.M. Maas" w:date="2023-07-13T17:20:00Z">
        <w:r w:rsidR="00F35999" w:rsidDel="00D53D13">
          <w:rPr>
            <w:rFonts w:ascii="Times New Roman" w:hAnsi="Times New Roman" w:cs="Times New Roman"/>
            <w:sz w:val="22"/>
            <w:szCs w:val="22"/>
            <w:lang w:val="en-US"/>
          </w:rPr>
          <w:delText>W</w:delText>
        </w:r>
      </w:del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2436F221" w:rsidR="008429C7" w:rsidRDefault="004967C8" w:rsidP="000F29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525" w:author="C.H.M. Maas" w:date="2023-07-17T15:51:00Z">
          <w:pPr>
            <w:spacing w:line="480" w:lineRule="auto"/>
            <w:ind w:firstLine="708"/>
          </w:pPr>
        </w:pPrChange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del w:id="526" w:author="C.H.M. Maas" w:date="2023-07-13T17:13:00Z">
        <w:r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>excellen</w:delText>
        </w:r>
        <w:r w:rsidR="009E18E1" w:rsidRPr="002440B9" w:rsidDel="004D3E8A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t </w:delText>
        </w:r>
      </w:del>
      <w:ins w:id="527" w:author="C.H.M. Maas" w:date="2023-07-13T17:13:00Z">
        <w:r w:rsidR="004D3E8A">
          <w:rPr>
            <w:rFonts w:ascii="Times New Roman" w:hAnsi="Times New Roman" w:cs="Times New Roman"/>
            <w:sz w:val="22"/>
            <w:szCs w:val="22"/>
            <w:lang w:val="en-US"/>
          </w:rPr>
          <w:t>good</w:t>
        </w:r>
        <w:r w:rsidR="004D3E8A" w:rsidRPr="002440B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</w:ins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commentRangeStart w:id="528"/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commentRangeEnd w:id="528"/>
      <w:r w:rsidR="009878DF">
        <w:rPr>
          <w:rStyle w:val="CommentReference"/>
        </w:rPr>
        <w:commentReference w:id="528"/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</w:t>
      </w:r>
      <w:commentRangeStart w:id="529"/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commentRangeEnd w:id="529"/>
      <w:r w:rsidR="006321CD">
        <w:rPr>
          <w:rStyle w:val="CommentReference"/>
        </w:rPr>
        <w:commentReference w:id="529"/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 populations. </w:t>
      </w:r>
    </w:p>
    <w:p w14:paraId="28DBCC6F" w14:textId="77777777" w:rsidR="008429C7" w:rsidDel="00FA018E" w:rsidRDefault="008429C7" w:rsidP="000733F8">
      <w:pPr>
        <w:spacing w:line="480" w:lineRule="auto"/>
        <w:ind w:firstLine="708"/>
        <w:rPr>
          <w:del w:id="530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44E0980D" w14:textId="77777777" w:rsidR="008429C7" w:rsidDel="00FA018E" w:rsidRDefault="008429C7" w:rsidP="000733F8">
      <w:pPr>
        <w:spacing w:line="480" w:lineRule="auto"/>
        <w:ind w:firstLine="708"/>
        <w:rPr>
          <w:del w:id="531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6FA60C19" w14:textId="77777777" w:rsidR="008429C7" w:rsidDel="00FA018E" w:rsidRDefault="008429C7" w:rsidP="000733F8">
      <w:pPr>
        <w:spacing w:line="480" w:lineRule="auto"/>
        <w:ind w:firstLine="708"/>
        <w:rPr>
          <w:del w:id="532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5716FD8B" w14:textId="77777777" w:rsidR="008429C7" w:rsidDel="00FA018E" w:rsidRDefault="008429C7" w:rsidP="000733F8">
      <w:pPr>
        <w:spacing w:line="480" w:lineRule="auto"/>
        <w:ind w:firstLine="708"/>
        <w:rPr>
          <w:del w:id="533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790490FB" w14:textId="77777777" w:rsidR="008429C7" w:rsidDel="00FA018E" w:rsidRDefault="008429C7" w:rsidP="000733F8">
      <w:pPr>
        <w:spacing w:line="480" w:lineRule="auto"/>
        <w:ind w:firstLine="708"/>
        <w:rPr>
          <w:del w:id="534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7107C760" w14:textId="77777777" w:rsidR="008429C7" w:rsidDel="00FA018E" w:rsidRDefault="008429C7" w:rsidP="000733F8">
      <w:pPr>
        <w:spacing w:line="480" w:lineRule="auto"/>
        <w:ind w:firstLine="708"/>
        <w:rPr>
          <w:del w:id="535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11DDF09E" w14:textId="77777777" w:rsidR="008429C7" w:rsidDel="00FA018E" w:rsidRDefault="008429C7" w:rsidP="000733F8">
      <w:pPr>
        <w:spacing w:line="480" w:lineRule="auto"/>
        <w:ind w:firstLine="708"/>
        <w:rPr>
          <w:del w:id="536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4F1B65CC" w14:textId="77777777" w:rsidR="008429C7" w:rsidDel="00FA018E" w:rsidRDefault="008429C7" w:rsidP="000733F8">
      <w:pPr>
        <w:spacing w:line="480" w:lineRule="auto"/>
        <w:ind w:firstLine="708"/>
        <w:rPr>
          <w:del w:id="537" w:author="C.H.M. Maas" w:date="2023-07-17T15:43:00Z"/>
          <w:rFonts w:ascii="Times New Roman" w:hAnsi="Times New Roman" w:cs="Times New Roman"/>
          <w:sz w:val="22"/>
          <w:szCs w:val="22"/>
          <w:lang w:val="en-US"/>
        </w:rPr>
      </w:pPr>
    </w:p>
    <w:p w14:paraId="1AF2AB7A" w14:textId="4043ED01" w:rsidR="008429C7" w:rsidDel="00FA018E" w:rsidRDefault="008429C7" w:rsidP="00FA018E">
      <w:pPr>
        <w:spacing w:line="480" w:lineRule="auto"/>
        <w:rPr>
          <w:del w:id="538" w:author="C.H.M. Maas" w:date="2023-07-17T15:43:00Z"/>
          <w:rFonts w:ascii="Times New Roman" w:hAnsi="Times New Roman" w:cs="Times New Roman"/>
          <w:sz w:val="22"/>
          <w:szCs w:val="22"/>
          <w:lang w:val="en-US"/>
        </w:rPr>
        <w:pPrChange w:id="539" w:author="C.H.M. Maas" w:date="2023-07-17T15:43:00Z">
          <w:pPr>
            <w:spacing w:line="480" w:lineRule="auto"/>
            <w:ind w:firstLine="708"/>
          </w:pPr>
        </w:pPrChange>
      </w:pPr>
    </w:p>
    <w:p w14:paraId="2650AA4D" w14:textId="7811E67D" w:rsidR="008429C7" w:rsidRDefault="008429C7" w:rsidP="000733F8">
      <w:pPr>
        <w:spacing w:line="480" w:lineRule="auto"/>
        <w:ind w:firstLine="708"/>
        <w:rPr>
          <w:ins w:id="540" w:author="C.H.M. Maas" w:date="2023-07-17T15:44:00Z"/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E2176F" w:rsidRDefault="00E2176F" w:rsidP="00E2176F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  <w:rPrChange w:id="541" w:author="C.H.M. Maas" w:date="2023-07-17T15:44:00Z">
            <w:rPr>
              <w:rFonts w:ascii="Times New Roman" w:hAnsi="Times New Roman" w:cs="Times New Roman"/>
              <w:sz w:val="22"/>
              <w:szCs w:val="22"/>
              <w:lang w:val="en-US"/>
            </w:rPr>
          </w:rPrChange>
        </w:rPr>
        <w:pPrChange w:id="542" w:author="C.H.M. Maas" w:date="2023-07-17T15:44:00Z">
          <w:pPr>
            <w:spacing w:line="480" w:lineRule="auto"/>
            <w:ind w:firstLine="708"/>
          </w:pPr>
        </w:pPrChange>
      </w:pPr>
      <w:ins w:id="543" w:author="C.H.M. Maas" w:date="2023-07-17T15:44:00Z">
        <w:r w:rsidRPr="00E2176F">
          <w:rPr>
            <w:rFonts w:ascii="Times New Roman" w:hAnsi="Times New Roman" w:cs="Times New Roman"/>
            <w:b/>
            <w:sz w:val="22"/>
            <w:szCs w:val="22"/>
            <w:lang w:val="en-US"/>
            <w:rPrChange w:id="544" w:author="C.H.M. Maas" w:date="2023-07-17T15:44:00Z">
              <w:rPr>
                <w:rFonts w:ascii="Times New Roman" w:hAnsi="Times New Roman" w:cs="Times New Roman"/>
                <w:sz w:val="22"/>
                <w:szCs w:val="22"/>
                <w:lang w:val="en-US"/>
              </w:rPr>
            </w:rPrChange>
          </w:rPr>
          <w:t>Funding</w:t>
        </w:r>
      </w:ins>
    </w:p>
    <w:p w14:paraId="03C83FF6" w14:textId="60E73FAE" w:rsidR="008429C7" w:rsidRDefault="00E2176F" w:rsidP="00E2176F">
      <w:pPr>
        <w:spacing w:line="480" w:lineRule="auto"/>
        <w:rPr>
          <w:ins w:id="545" w:author="C.H.M. Maas" w:date="2023-07-17T15:44:00Z"/>
          <w:rFonts w:ascii="Times New Roman" w:hAnsi="Times New Roman" w:cs="Times New Roman"/>
          <w:sz w:val="22"/>
          <w:szCs w:val="22"/>
          <w:lang w:val="en-US"/>
        </w:rPr>
        <w:pPrChange w:id="546" w:author="C.H.M. Maas" w:date="2023-07-17T15:44:00Z">
          <w:pPr>
            <w:spacing w:line="480" w:lineRule="auto"/>
            <w:ind w:firstLine="708"/>
          </w:pPr>
        </w:pPrChange>
      </w:pPr>
      <w:ins w:id="547" w:author="C.H.M. Maas" w:date="2023-07-17T15:44:00Z">
        <w:r>
          <w:rPr>
            <w:rFonts w:ascii="Times New Roman" w:hAnsi="Times New Roman" w:cs="Times New Roman"/>
            <w:sz w:val="22"/>
            <w:szCs w:val="22"/>
            <w:lang w:val="en-US"/>
          </w:rPr>
          <w:t>No funding.</w:t>
        </w:r>
      </w:ins>
    </w:p>
    <w:p w14:paraId="2282D4D9" w14:textId="77777777" w:rsidR="00E2176F" w:rsidRDefault="00E2176F" w:rsidP="00E2176F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548" w:author="C.H.M. Maas" w:date="2023-07-17T15:44:00Z">
          <w:pPr>
            <w:spacing w:line="480" w:lineRule="auto"/>
            <w:ind w:firstLine="708"/>
          </w:pPr>
        </w:pPrChange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83009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  <w:pPrChange w:id="549" w:author="C.H.M. Maas" w:date="2023-07-17T15:51:00Z">
          <w:pPr>
            <w:spacing w:line="480" w:lineRule="auto"/>
            <w:ind w:firstLine="708"/>
          </w:pPr>
        </w:pPrChange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66C6410A" w14:textId="5E5019A0" w:rsidR="00E30DB4" w:rsidRPr="001426ED" w:rsidRDefault="00A804AE" w:rsidP="00E30DB4">
      <w:pPr>
        <w:pStyle w:val="EndNoteBibliography"/>
        <w:ind w:left="720" w:hanging="720"/>
        <w:rPr>
          <w:lang w:val="nl-NL"/>
        </w:rPr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30DB4" w:rsidRPr="00E30DB4">
        <w:t>1.</w:t>
      </w:r>
      <w:r w:rsidR="00E30DB4" w:rsidRPr="00E30DB4">
        <w:tab/>
        <w:t xml:space="preserve">Ritter K, Elfenbein D, Schneider DF, et al. Hypoparathyroidism after total thyroidectomy: incidence and resolution. </w:t>
      </w:r>
      <w:r w:rsidR="00E30DB4" w:rsidRPr="001426ED">
        <w:rPr>
          <w:i/>
          <w:lang w:val="nl-NL"/>
        </w:rPr>
        <w:t>J Surg Res</w:t>
      </w:r>
      <w:r w:rsidR="00E30DB4" w:rsidRPr="001426ED">
        <w:rPr>
          <w:lang w:val="nl-NL"/>
        </w:rPr>
        <w:t xml:space="preserve"> 2015; 197(2):348-53.</w:t>
      </w:r>
    </w:p>
    <w:p w14:paraId="7E806223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.</w:t>
      </w:r>
      <w:r w:rsidRPr="001426ED">
        <w:rPr>
          <w:lang w:val="nl-NL"/>
        </w:rPr>
        <w:tab/>
        <w:t xml:space="preserve">Asari R, Passler C, Kaczirek K, et al. </w:t>
      </w:r>
      <w:r w:rsidRPr="00E30DB4">
        <w:t xml:space="preserve">Hypoparathyroidism after total thyroidectomy: a prospective study. </w:t>
      </w:r>
      <w:r w:rsidRPr="00E30DB4">
        <w:rPr>
          <w:i/>
        </w:rPr>
        <w:t>Arch Surg</w:t>
      </w:r>
      <w:r w:rsidRPr="00E30DB4">
        <w:t xml:space="preserve"> 2008; 143(2):132-7; discussion 138.</w:t>
      </w:r>
    </w:p>
    <w:p w14:paraId="5F0BE27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3.</w:t>
      </w:r>
      <w:r w:rsidRPr="00E30DB4">
        <w:tab/>
        <w:t xml:space="preserve">Kim SM, Kim HK, Kim KJ, et al. Recovery from Permanent Hypoparathyroidism After Total Thyroidectomy. </w:t>
      </w:r>
      <w:r w:rsidRPr="00E30DB4">
        <w:rPr>
          <w:i/>
        </w:rPr>
        <w:t>Thyroid</w:t>
      </w:r>
      <w:r w:rsidRPr="00E30DB4">
        <w:t xml:space="preserve"> 2015; 25(7):830-3.</w:t>
      </w:r>
    </w:p>
    <w:p w14:paraId="2453B27F" w14:textId="77777777" w:rsidR="00E30DB4" w:rsidRPr="00E30DB4" w:rsidRDefault="00E30DB4" w:rsidP="00E30DB4">
      <w:pPr>
        <w:pStyle w:val="EndNoteBibliography"/>
        <w:ind w:left="720" w:hanging="720"/>
      </w:pPr>
      <w:r w:rsidRPr="00E30DB4">
        <w:t>4.</w:t>
      </w:r>
      <w:r w:rsidRPr="00E30DB4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30DB4">
        <w:rPr>
          <w:i/>
        </w:rPr>
        <w:t>Endocrine</w:t>
      </w:r>
      <w:r w:rsidRPr="00E30DB4">
        <w:t xml:space="preserve"> 2019; 66(2):405-415.</w:t>
      </w:r>
    </w:p>
    <w:p w14:paraId="061B0F8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5.</w:t>
      </w:r>
      <w:r w:rsidRPr="00E30DB4">
        <w:tab/>
        <w:t xml:space="preserve">Almquist M, Hallgrimsson P, Nordenström E, et al. Prediction of permanent hypoparathyroidism after total thyroidectomy. </w:t>
      </w:r>
      <w:r w:rsidRPr="00E30DB4">
        <w:rPr>
          <w:i/>
        </w:rPr>
        <w:t>World J Surg</w:t>
      </w:r>
      <w:r w:rsidRPr="00E30DB4">
        <w:t xml:space="preserve"> 2014; 38(10):2613-20.</w:t>
      </w:r>
    </w:p>
    <w:p w14:paraId="5FDF8127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6.</w:t>
      </w:r>
      <w:r w:rsidRPr="00E30DB4">
        <w:tab/>
        <w:t xml:space="preserve">Siggelkow H, Clarke BL, Germak J, et al. Burden of illness in not adequately controlled chronic hypoparathyroidism: Findings from a 13-country patient and caregiver survey. </w:t>
      </w:r>
      <w:r w:rsidRPr="001426ED">
        <w:rPr>
          <w:i/>
          <w:lang w:val="nl-NL"/>
        </w:rPr>
        <w:t>Clin Endocrinol (Oxf)</w:t>
      </w:r>
      <w:r w:rsidRPr="001426ED">
        <w:rPr>
          <w:lang w:val="nl-NL"/>
        </w:rPr>
        <w:t xml:space="preserve"> 2020; 92(2):159-168.</w:t>
      </w:r>
    </w:p>
    <w:p w14:paraId="43E818C1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7.</w:t>
      </w:r>
      <w:r w:rsidRPr="001426ED">
        <w:rPr>
          <w:lang w:val="nl-NL"/>
        </w:rPr>
        <w:tab/>
        <w:t xml:space="preserve">Jørgensen CU, Homøe P, Dahl M, et al. </w:t>
      </w:r>
      <w:r w:rsidRPr="00E30DB4">
        <w:t xml:space="preserve">Postoperative Chronic Hypoparathyroidism and Quality of Life After Total Thyroidectomy. </w:t>
      </w:r>
      <w:r w:rsidRPr="00E30DB4">
        <w:rPr>
          <w:i/>
        </w:rPr>
        <w:t>JBMR Plus</w:t>
      </w:r>
      <w:r w:rsidRPr="00E30DB4">
        <w:t xml:space="preserve"> 2021; 5(4):e10479.</w:t>
      </w:r>
    </w:p>
    <w:p w14:paraId="1B4D58F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8.</w:t>
      </w:r>
      <w:r w:rsidRPr="00E30DB4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30DB4">
        <w:rPr>
          <w:i/>
        </w:rPr>
        <w:t>Endokrynol Pol</w:t>
      </w:r>
      <w:r w:rsidRPr="00E30DB4">
        <w:t xml:space="preserve"> 2020; 71(2):126-133.</w:t>
      </w:r>
    </w:p>
    <w:p w14:paraId="50A162E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9.</w:t>
      </w:r>
      <w:r w:rsidRPr="00E30DB4">
        <w:tab/>
        <w:t xml:space="preserve">Cho JN, Park WS, Min SY. Predictors and risk factors of hypoparathyroidism after total thyroidectomy. </w:t>
      </w:r>
      <w:r w:rsidRPr="00E30DB4">
        <w:rPr>
          <w:i/>
        </w:rPr>
        <w:t>International Journal of Surgery</w:t>
      </w:r>
      <w:r w:rsidRPr="00E30DB4">
        <w:t xml:space="preserve"> 2016; 34:47-52.</w:t>
      </w:r>
    </w:p>
    <w:p w14:paraId="076FDCF8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0.</w:t>
      </w:r>
      <w:r w:rsidRPr="00E30DB4">
        <w:tab/>
        <w:t xml:space="preserve">Loncar I, Noltes ME, Dickhoff C, et al. Persistent Postthyroidectomy Hypoparathyroidism in the Netherlands. </w:t>
      </w:r>
      <w:r w:rsidRPr="00E30DB4">
        <w:rPr>
          <w:i/>
        </w:rPr>
        <w:t>JAMA Otolaryngol Head Neck Surg</w:t>
      </w:r>
      <w:r w:rsidRPr="00E30DB4">
        <w:t xml:space="preserve"> 2021; 147(11):959-965.</w:t>
      </w:r>
    </w:p>
    <w:p w14:paraId="6BB5FE8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1.</w:t>
      </w:r>
      <w:r w:rsidRPr="00E30DB4">
        <w:tab/>
        <w:t xml:space="preserve">Wang W, Xia F, Meng C, et al. Prediction of permanent hypoparathyroidism by parathyroid hormone and serum calcium 24 h after thyroidectomy. </w:t>
      </w:r>
      <w:r w:rsidRPr="00E30DB4">
        <w:rPr>
          <w:i/>
        </w:rPr>
        <w:t>Am J Otolaryngol</w:t>
      </w:r>
      <w:r w:rsidRPr="00E30DB4">
        <w:t xml:space="preserve"> 2018; 39(6):746-750.</w:t>
      </w:r>
    </w:p>
    <w:p w14:paraId="75C13B4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2.</w:t>
      </w:r>
      <w:r w:rsidRPr="00E30DB4">
        <w:tab/>
        <w:t xml:space="preserve">Nagel K, Hendricks A, Lenschow C, et al. Definition and diagnosis of postsurgical hypoparathyroidism after thyroid surgery: meta-analysis. </w:t>
      </w:r>
      <w:r w:rsidRPr="00E30DB4">
        <w:rPr>
          <w:i/>
        </w:rPr>
        <w:t>BJS Open</w:t>
      </w:r>
      <w:r w:rsidRPr="00E30DB4">
        <w:t xml:space="preserve"> 2022; 6(5).</w:t>
      </w:r>
    </w:p>
    <w:p w14:paraId="073E8ACE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3.</w:t>
      </w:r>
      <w:r w:rsidRPr="00E30DB4">
        <w:tab/>
        <w:t xml:space="preserve">Transparent Reporting of a multivariable prediction model for Individual Prognosis Or Diagnosis (TRIPOD): Explanation and Elaboration. </w:t>
      </w:r>
      <w:r w:rsidRPr="00E30DB4">
        <w:rPr>
          <w:i/>
        </w:rPr>
        <w:t>Annals of Internal Medicine</w:t>
      </w:r>
      <w:r w:rsidRPr="00E30DB4">
        <w:t xml:space="preserve"> 2015; 162(1):W1-W73.</w:t>
      </w:r>
    </w:p>
    <w:p w14:paraId="68CEF5D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4.</w:t>
      </w:r>
      <w:r w:rsidRPr="00E30DB4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30DB4">
        <w:rPr>
          <w:i/>
        </w:rPr>
        <w:t>European Journal of Endocrinology</w:t>
      </w:r>
      <w:r w:rsidRPr="00E30DB4">
        <w:t xml:space="preserve"> 2022; 186(2):R33-R63.</w:t>
      </w:r>
    </w:p>
    <w:p w14:paraId="2E0DF122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5.</w:t>
      </w:r>
      <w:r w:rsidRPr="00E30DB4">
        <w:tab/>
        <w:t xml:space="preserve">van Buuren S, Groothuis-Oudshoorn K. mice: Multivariate Imputation by Chained Equations in R. </w:t>
      </w:r>
      <w:r w:rsidRPr="00E30DB4">
        <w:rPr>
          <w:i/>
        </w:rPr>
        <w:t>Journal of Statistical Software</w:t>
      </w:r>
      <w:r w:rsidRPr="00E30DB4">
        <w:t xml:space="preserve"> 2011; 45(3):1 - 67.</w:t>
      </w:r>
    </w:p>
    <w:p w14:paraId="28DD2425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16.</w:t>
      </w:r>
      <w:r w:rsidRPr="001426ED">
        <w:rPr>
          <w:lang w:val="nl-NL"/>
        </w:rPr>
        <w:tab/>
        <w:t xml:space="preserve">Moons KGM, Donders RART, Stijnen T, et al. </w:t>
      </w:r>
      <w:r w:rsidRPr="00E30DB4">
        <w:t xml:space="preserve">Using the outcome for imputation of missing predictor values was preferred. </w:t>
      </w:r>
      <w:r w:rsidRPr="00E30DB4">
        <w:rPr>
          <w:i/>
        </w:rPr>
        <w:t>Journal of Clinical Epidemiology</w:t>
      </w:r>
      <w:r w:rsidRPr="00E30DB4">
        <w:t xml:space="preserve"> 2006; 59(10):1092-1101.</w:t>
      </w:r>
    </w:p>
    <w:p w14:paraId="4DB49157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7.</w:t>
      </w:r>
      <w:r w:rsidRPr="00E30DB4">
        <w:tab/>
        <w:t xml:space="preserve">Chowdhury MZI, Turin TC. Variable selection strategies and its importance in clinical prediction modelling. </w:t>
      </w:r>
      <w:r w:rsidRPr="00E30DB4">
        <w:rPr>
          <w:i/>
        </w:rPr>
        <w:t>Fam Med Community Health</w:t>
      </w:r>
      <w:r w:rsidRPr="00E30DB4">
        <w:t xml:space="preserve"> 2020; 8(1):e000262.</w:t>
      </w:r>
    </w:p>
    <w:p w14:paraId="4A6F2994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8.</w:t>
      </w:r>
      <w:r w:rsidRPr="00E30DB4">
        <w:tab/>
        <w:t>Hosmer Jr DW, Lemeshow S, Sturdivant RX. Applied logistic regression. Vol. 398: John Wiley &amp; Sons, 2013.</w:t>
      </w:r>
    </w:p>
    <w:p w14:paraId="6707CC00" w14:textId="77777777" w:rsidR="00E30DB4" w:rsidRPr="00E30DB4" w:rsidRDefault="00E30DB4" w:rsidP="00E30DB4">
      <w:pPr>
        <w:pStyle w:val="EndNoteBibliography"/>
        <w:ind w:left="720" w:hanging="720"/>
      </w:pPr>
      <w:r w:rsidRPr="00E30DB4">
        <w:t>19.</w:t>
      </w:r>
      <w:r w:rsidRPr="00E30DB4">
        <w:tab/>
        <w:t xml:space="preserve">Smith GC, Seaman SR, Wood AM, et al. Correcting for optimistic prediction in small data sets. </w:t>
      </w:r>
      <w:r w:rsidRPr="00E30DB4">
        <w:rPr>
          <w:i/>
        </w:rPr>
        <w:t>Am J Epidemiol</w:t>
      </w:r>
      <w:r w:rsidRPr="00E30DB4">
        <w:t xml:space="preserve"> 2014; 180(3):318-24.</w:t>
      </w:r>
    </w:p>
    <w:p w14:paraId="34586D4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0.</w:t>
      </w:r>
      <w:r w:rsidRPr="00E30DB4">
        <w:tab/>
        <w:t>Steyerberg EW. Clinical Prediction Models: A Practical Approach to Development, Validation, and Updating.: New York: Springer, 2009.</w:t>
      </w:r>
    </w:p>
    <w:p w14:paraId="5B1F545B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1.</w:t>
      </w:r>
      <w:r w:rsidRPr="00E30DB4">
        <w:tab/>
        <w:t xml:space="preserve">Rubin DB. Multiple imputation after 18+ years. </w:t>
      </w:r>
      <w:r w:rsidRPr="00E30DB4">
        <w:rPr>
          <w:i/>
        </w:rPr>
        <w:t>Journal of the American statistical Association</w:t>
      </w:r>
      <w:r w:rsidRPr="00E30DB4">
        <w:t xml:space="preserve"> 1996; 91(434):473-489.</w:t>
      </w:r>
    </w:p>
    <w:p w14:paraId="3BD8DD7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2.</w:t>
      </w:r>
      <w:r w:rsidRPr="00E30DB4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30DB4">
        <w:rPr>
          <w:i/>
        </w:rPr>
        <w:t>Gland Surgery</w:t>
      </w:r>
      <w:r w:rsidRPr="00E30DB4">
        <w:t xml:space="preserve"> 2017:S11-S19.</w:t>
      </w:r>
    </w:p>
    <w:p w14:paraId="59D2230C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3.</w:t>
      </w:r>
      <w:r w:rsidRPr="00E30DB4">
        <w:tab/>
        <w:t xml:space="preserve">Jørgensen CU, Homøe P, Dahl M, et al. High incidence of chronic hypoparathyroidism secondary to total thyroidectomy. </w:t>
      </w:r>
      <w:r w:rsidRPr="00E30DB4">
        <w:rPr>
          <w:i/>
        </w:rPr>
        <w:t>Dan Med J</w:t>
      </w:r>
      <w:r w:rsidRPr="00E30DB4">
        <w:t xml:space="preserve"> 2020; 67(5).</w:t>
      </w:r>
    </w:p>
    <w:p w14:paraId="055A8636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E30DB4">
        <w:t>24.</w:t>
      </w:r>
      <w:r w:rsidRPr="00E30DB4">
        <w:tab/>
        <w:t xml:space="preserve">Lončar I, Dulfer RR, Massolt ET, et al. Postoperative parathyroid hormone levels as a predictor for persistent hypoparathyroidism. </w:t>
      </w:r>
      <w:r w:rsidRPr="001426ED">
        <w:rPr>
          <w:i/>
          <w:lang w:val="nl-NL"/>
        </w:rPr>
        <w:t>Eur J Endocrinol</w:t>
      </w:r>
      <w:r w:rsidRPr="001426ED">
        <w:rPr>
          <w:lang w:val="nl-NL"/>
        </w:rPr>
        <w:t xml:space="preserve"> 2020; 183(2):149-159.</w:t>
      </w:r>
    </w:p>
    <w:p w14:paraId="0A1D86C4" w14:textId="77777777" w:rsidR="00E30DB4" w:rsidRPr="001426ED" w:rsidRDefault="00E30DB4" w:rsidP="00E30DB4">
      <w:pPr>
        <w:pStyle w:val="EndNoteBibliography"/>
        <w:ind w:left="720" w:hanging="720"/>
        <w:rPr>
          <w:lang w:val="nl-NL"/>
        </w:rPr>
      </w:pPr>
      <w:r w:rsidRPr="001426ED">
        <w:rPr>
          <w:lang w:val="nl-NL"/>
        </w:rPr>
        <w:t>25.</w:t>
      </w:r>
      <w:r w:rsidRPr="001426ED">
        <w:rPr>
          <w:lang w:val="nl-NL"/>
        </w:rPr>
        <w:tab/>
        <w:t xml:space="preserve">Li K, Wang XF, Li DY, et al. </w:t>
      </w:r>
      <w:r w:rsidRPr="00E30DB4">
        <w:t xml:space="preserve">The good, the bad, and the ugly of calcium supplementation: a review of calcium intake on human health. </w:t>
      </w:r>
      <w:r w:rsidRPr="001426ED">
        <w:rPr>
          <w:i/>
          <w:lang w:val="nl-NL"/>
        </w:rPr>
        <w:t>Clin Interv Aging</w:t>
      </w:r>
      <w:r w:rsidRPr="001426ED">
        <w:rPr>
          <w:lang w:val="nl-NL"/>
        </w:rPr>
        <w:t xml:space="preserve"> 2018; 13:2443-2452.</w:t>
      </w:r>
    </w:p>
    <w:p w14:paraId="40B14926" w14:textId="77777777" w:rsidR="00E30DB4" w:rsidRPr="00E30DB4" w:rsidRDefault="00E30DB4" w:rsidP="00E30DB4">
      <w:pPr>
        <w:pStyle w:val="EndNoteBibliography"/>
        <w:ind w:left="720" w:hanging="720"/>
      </w:pPr>
      <w:r w:rsidRPr="001426ED">
        <w:rPr>
          <w:lang w:val="nl-NL"/>
        </w:rPr>
        <w:t>26.</w:t>
      </w:r>
      <w:r w:rsidRPr="001426ED">
        <w:rPr>
          <w:lang w:val="nl-NL"/>
        </w:rPr>
        <w:tab/>
        <w:t xml:space="preserve">Riley RD, Snell KIE, Ensor J, et al. </w:t>
      </w:r>
      <w:r w:rsidRPr="00E30DB4">
        <w:t xml:space="preserve">Minimum sample size for developing a multivariable prediction model: PART II - binary and time-to-event outcomes. </w:t>
      </w:r>
      <w:r w:rsidRPr="00E30DB4">
        <w:rPr>
          <w:i/>
        </w:rPr>
        <w:t>Statistics in Medicine</w:t>
      </w:r>
      <w:r w:rsidRPr="00E30DB4">
        <w:t xml:space="preserve"> 2019; 38(7):1276-1296.</w:t>
      </w:r>
    </w:p>
    <w:p w14:paraId="367EB0B5" w14:textId="77777777" w:rsidR="00E30DB4" w:rsidRPr="00E30DB4" w:rsidRDefault="00E30DB4" w:rsidP="00E30DB4">
      <w:pPr>
        <w:pStyle w:val="EndNoteBibliography"/>
        <w:ind w:left="720" w:hanging="720"/>
      </w:pPr>
      <w:r w:rsidRPr="00E30DB4">
        <w:t>27.</w:t>
      </w:r>
      <w:r w:rsidRPr="00E30DB4">
        <w:tab/>
        <w:t xml:space="preserve">Steyerberg EW, Harrell FE, Borsboom GJJM, et al. Internal validation of predictive models: Efficiency of some procedures for logistic regression analysis. </w:t>
      </w:r>
      <w:r w:rsidRPr="00E30DB4">
        <w:rPr>
          <w:i/>
        </w:rPr>
        <w:t>Journal of Clinical Epidemiology</w:t>
      </w:r>
      <w:r w:rsidRPr="00E30DB4">
        <w:t xml:space="preserve"> 2001; 54(8):774-781.</w:t>
      </w:r>
    </w:p>
    <w:p w14:paraId="45D12D88" w14:textId="58224A06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3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" w:author="C.H.M. Maas" w:date="2023-07-13T12:03:00Z" w:initials="CM">
    <w:p w14:paraId="2802909E" w14:textId="3782D58F" w:rsidR="000754AF" w:rsidRDefault="000754AF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 xml:space="preserve">@Sam: </w:t>
      </w:r>
      <w:r w:rsidRPr="004C5595">
        <w:rPr>
          <w:rStyle w:val="CommentReference"/>
          <w:highlight w:val="green"/>
        </w:rPr>
        <w:annotationRef/>
      </w:r>
      <w:r w:rsidR="00430E99">
        <w:rPr>
          <w:highlight w:val="green"/>
        </w:rPr>
        <w:t xml:space="preserve">Niet echt </w:t>
      </w:r>
      <w:proofErr w:type="spellStart"/>
      <w:r w:rsidR="00430E99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, we hebben alleen </w:t>
      </w:r>
      <w:proofErr w:type="spellStart"/>
      <w:r w:rsidRPr="004C5595">
        <w:rPr>
          <w:highlight w:val="green"/>
        </w:rPr>
        <w:t>internal-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, maar we hebben geen echte </w:t>
      </w:r>
      <w:proofErr w:type="spellStart"/>
      <w:r w:rsidRPr="004C5595">
        <w:rPr>
          <w:highlight w:val="green"/>
        </w:rPr>
        <w:t>external</w:t>
      </w:r>
      <w:proofErr w:type="spellEnd"/>
      <w:r w:rsidRPr="004C5595">
        <w:rPr>
          <w:highlight w:val="green"/>
        </w:rPr>
        <w:t xml:space="preserve"> </w:t>
      </w:r>
      <w:proofErr w:type="spellStart"/>
      <w:r w:rsidRPr="004C5595">
        <w:rPr>
          <w:highlight w:val="green"/>
        </w:rPr>
        <w:t>validation</w:t>
      </w:r>
      <w:proofErr w:type="spellEnd"/>
      <w:r w:rsidRPr="004C5595">
        <w:rPr>
          <w:highlight w:val="green"/>
        </w:rPr>
        <w:t xml:space="preserve"> gedaan</w:t>
      </w:r>
    </w:p>
  </w:comment>
  <w:comment w:id="2" w:author="C.H.M. Maas" w:date="2023-07-11T12:08:00Z" w:initials="CM">
    <w:p w14:paraId="33CF9752" w14:textId="1CDFB724" w:rsidR="006E6E76" w:rsidRPr="002B226D" w:rsidRDefault="006E6E76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="00A35913" w:rsidRPr="004C5595">
        <w:rPr>
          <w:highlight w:val="green"/>
          <w:lang w:val="en-US"/>
        </w:rPr>
        <w:t>E</w:t>
      </w:r>
      <w:r w:rsidRPr="004C5595">
        <w:rPr>
          <w:highlight w:val="green"/>
          <w:lang w:val="en-US"/>
        </w:rPr>
        <w:t>xtra</w:t>
      </w:r>
      <w:r w:rsidR="00A35913" w:rsidRPr="004C5595">
        <w:rPr>
          <w:highlight w:val="green"/>
          <w:lang w:val="en-US"/>
        </w:rPr>
        <w:t xml:space="preserve"> </w:t>
      </w:r>
      <w:r w:rsidRPr="004C5595">
        <w:rPr>
          <w:highlight w:val="green"/>
          <w:lang w:val="en-US"/>
        </w:rPr>
        <w:t>C</w:t>
      </w:r>
    </w:p>
  </w:comment>
  <w:comment w:id="63" w:author="C.H.M. Maas" w:date="2023-07-13T12:23:00Z" w:initials="CM">
    <w:p w14:paraId="47940E1C" w14:textId="1AE5D8EE" w:rsidR="003B2F07" w:rsidRPr="003B2F07" w:rsidRDefault="003B2F07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Calibration is not good, so can’t say it’s satisfactory</w:t>
      </w:r>
    </w:p>
  </w:comment>
  <w:comment w:id="66" w:author="C.H.M. Maas" w:date="2023-07-13T12:24:00Z" w:initials="CM">
    <w:p w14:paraId="2315E2FC" w14:textId="7E2DAE1C" w:rsidR="008462EC" w:rsidRPr="004C5595" w:rsidRDefault="008462EC">
      <w:pPr>
        <w:pStyle w:val="CommentText"/>
        <w:rPr>
          <w:lang w:val="en-US"/>
        </w:rPr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  <w:lang w:val="en-US"/>
        </w:rPr>
        <w:t xml:space="preserve">@Sam: </w:t>
      </w:r>
      <w:r w:rsidRPr="004C5595">
        <w:rPr>
          <w:highlight w:val="green"/>
          <w:lang w:val="en-US"/>
        </w:rPr>
        <w:t>Not excellent, calibration is poor</w:t>
      </w:r>
    </w:p>
  </w:comment>
  <w:comment w:id="73" w:author="C.H.M. Maas" w:date="2023-07-13T12:36:00Z" w:initials="CM">
    <w:p w14:paraId="48EB1A30" w14:textId="15C93A36" w:rsidR="008C7C49" w:rsidRDefault="008C7C49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 w:rsidRPr="004C5595">
        <w:rPr>
          <w:highlight w:val="green"/>
        </w:rPr>
        <w:t xml:space="preserve">@Sam: dus </w:t>
      </w:r>
      <w:r w:rsidRPr="004C5595">
        <w:rPr>
          <w:highlight w:val="green"/>
        </w:rPr>
        <w:t xml:space="preserve">hoeveel nieuwe gevallen verwacht je van </w:t>
      </w:r>
      <w:proofErr w:type="spellStart"/>
      <w:r w:rsidRPr="004C5595">
        <w:rPr>
          <w:highlight w:val="green"/>
        </w:rPr>
        <w:t>hypoparathyroidisme</w:t>
      </w:r>
      <w:proofErr w:type="spellEnd"/>
      <w:r w:rsidRPr="004C5595">
        <w:rPr>
          <w:highlight w:val="green"/>
        </w:rPr>
        <w:t xml:space="preserve"> in Nederland elk jaar?</w:t>
      </w:r>
      <w:r w:rsidR="004C5595" w:rsidRPr="004C5595">
        <w:rPr>
          <w:highlight w:val="green"/>
        </w:rPr>
        <w:t xml:space="preserve"> Misschien kan je hier</w:t>
      </w:r>
      <w:r w:rsidR="00D77938">
        <w:rPr>
          <w:highlight w:val="green"/>
        </w:rPr>
        <w:t>mee</w:t>
      </w:r>
      <w:r w:rsidR="004C5595" w:rsidRPr="004C5595">
        <w:rPr>
          <w:highlight w:val="green"/>
        </w:rPr>
        <w:t xml:space="preserve"> de representativiteit van deze sample benadrukken?</w:t>
      </w:r>
    </w:p>
  </w:comment>
  <w:comment w:id="74" w:author="C.H.M. Maas" w:date="2023-07-17T15:33:00Z" w:initials="CM">
    <w:p w14:paraId="62D82CE3" w14:textId="1D6D96BD" w:rsidR="00F467B6" w:rsidRDefault="00F467B6">
      <w:pPr>
        <w:pStyle w:val="CommentText"/>
      </w:pPr>
      <w:r w:rsidRPr="00F467B6">
        <w:rPr>
          <w:rStyle w:val="CommentReference"/>
          <w:highlight w:val="green"/>
        </w:rPr>
        <w:annotationRef/>
      </w:r>
      <w:r w:rsidRPr="00F467B6">
        <w:rPr>
          <w:highlight w:val="green"/>
        </w:rPr>
        <w:t xml:space="preserve">@Sam: </w:t>
      </w:r>
      <w:proofErr w:type="spellStart"/>
      <w:r w:rsidRPr="00F467B6">
        <w:rPr>
          <w:highlight w:val="green"/>
        </w:rPr>
        <w:t>readmission</w:t>
      </w:r>
      <w:proofErr w:type="spellEnd"/>
      <w:r w:rsidRPr="00F467B6">
        <w:rPr>
          <w:highlight w:val="green"/>
        </w:rPr>
        <w:t xml:space="preserve"> wordt niet consistent benoemd doorheen het manuscript. Dit moeten we denk ik overal benoemen als second </w:t>
      </w:r>
      <w:proofErr w:type="spellStart"/>
      <w:r w:rsidRPr="00F467B6">
        <w:rPr>
          <w:highlight w:val="green"/>
        </w:rPr>
        <w:t>aim</w:t>
      </w:r>
      <w:proofErr w:type="spellEnd"/>
      <w:r w:rsidRPr="00F467B6">
        <w:rPr>
          <w:highlight w:val="green"/>
        </w:rPr>
        <w:t>, of nergens benoemen.</w:t>
      </w:r>
    </w:p>
  </w:comment>
  <w:comment w:id="80" w:author="C.H.M. Maas" w:date="2023-07-17T14:59:00Z" w:initials="CM">
    <w:p w14:paraId="669910B7" w14:textId="5AD10590" w:rsidR="0095095C" w:rsidRDefault="0095095C">
      <w:pPr>
        <w:pStyle w:val="CommentText"/>
      </w:pPr>
      <w:r w:rsidRPr="009F4E5E">
        <w:rPr>
          <w:rStyle w:val="CommentReference"/>
          <w:highlight w:val="green"/>
        </w:rPr>
        <w:annotationRef/>
      </w:r>
      <w:r w:rsidR="009F4E5E" w:rsidRPr="00F475A6">
        <w:rPr>
          <w:highlight w:val="green"/>
          <w:lang w:val="en-US"/>
        </w:rPr>
        <w:t xml:space="preserve">@Sam: </w:t>
      </w:r>
      <w:r w:rsidRPr="00F475A6">
        <w:rPr>
          <w:highlight w:val="green"/>
          <w:lang w:val="en-US"/>
        </w:rPr>
        <w:t>One</w:t>
      </w:r>
      <w:r w:rsidR="009F4E5E" w:rsidRPr="00F475A6">
        <w:rPr>
          <w:highlight w:val="green"/>
          <w:lang w:val="en-US"/>
        </w:rPr>
        <w:t xml:space="preserve"> </w:t>
      </w:r>
      <w:proofErr w:type="spellStart"/>
      <w:r w:rsidR="00813E19" w:rsidRPr="00F475A6">
        <w:rPr>
          <w:highlight w:val="green"/>
          <w:lang w:val="en-US"/>
        </w:rPr>
        <w:t>regio</w:t>
      </w:r>
      <w:proofErr w:type="spellEnd"/>
      <w:r w:rsidR="00813E19" w:rsidRPr="00F475A6">
        <w:rPr>
          <w:highlight w:val="green"/>
          <w:lang w:val="en-US"/>
        </w:rPr>
        <w:t xml:space="preserve"> en one academic</w:t>
      </w:r>
      <w:r w:rsidRPr="00F475A6">
        <w:rPr>
          <w:highlight w:val="green"/>
          <w:lang w:val="en-US"/>
        </w:rPr>
        <w:t xml:space="preserve">? </w:t>
      </w:r>
      <w:r w:rsidRPr="009F4E5E">
        <w:rPr>
          <w:highlight w:val="green"/>
        </w:rPr>
        <w:t>We hebben toch buiten regio, in regio, en EMC?</w:t>
      </w:r>
    </w:p>
  </w:comment>
  <w:comment w:id="81" w:author="C.H.M. Maas" w:date="2023-07-14T14:17:00Z" w:initials="CM">
    <w:p w14:paraId="556690EE" w14:textId="0E02783C" w:rsidR="00AD39E3" w:rsidRPr="00C17EC0" w:rsidRDefault="00AD39E3">
      <w:pPr>
        <w:pStyle w:val="CommentText"/>
        <w:rPr>
          <w:highlight w:val="green"/>
        </w:rPr>
      </w:pPr>
      <w:r w:rsidRPr="00C17EC0">
        <w:rPr>
          <w:rStyle w:val="CommentReference"/>
          <w:highlight w:val="green"/>
        </w:rPr>
        <w:annotationRef/>
      </w:r>
      <w:r w:rsidR="00C17EC0" w:rsidRPr="00C17EC0">
        <w:rPr>
          <w:highlight w:val="green"/>
        </w:rPr>
        <w:t xml:space="preserve">@Sam: </w:t>
      </w:r>
      <w:r w:rsidRPr="00C17EC0">
        <w:rPr>
          <w:highlight w:val="green"/>
        </w:rPr>
        <w:t>Expliciet benoemen:</w:t>
      </w:r>
    </w:p>
    <w:p w14:paraId="05A9C973" w14:textId="080A4F4D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1 = buiten regio</w:t>
      </w:r>
    </w:p>
    <w:p w14:paraId="0E90EDFB" w14:textId="13196347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2 = EMC na 2017</w:t>
      </w:r>
    </w:p>
    <w:p w14:paraId="50025550" w14:textId="50A4199F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3 = EMC voor 2017</w:t>
      </w:r>
    </w:p>
    <w:p w14:paraId="4277D568" w14:textId="260E56F9" w:rsidR="00AD39E3" w:rsidRPr="00C17EC0" w:rsidRDefault="00AD39E3">
      <w:pPr>
        <w:pStyle w:val="CommentText"/>
        <w:rPr>
          <w:highlight w:val="green"/>
        </w:rPr>
      </w:pPr>
      <w:r w:rsidRPr="00C17EC0">
        <w:rPr>
          <w:highlight w:val="green"/>
        </w:rPr>
        <w:t>Cohort 4 = regio</w:t>
      </w:r>
    </w:p>
    <w:p w14:paraId="0F2B5D23" w14:textId="2E426394" w:rsidR="00AD39E3" w:rsidRPr="00C17EC0" w:rsidRDefault="00AD39E3">
      <w:pPr>
        <w:pStyle w:val="CommentText"/>
        <w:rPr>
          <w:highlight w:val="green"/>
        </w:rPr>
      </w:pPr>
    </w:p>
    <w:p w14:paraId="43F2F038" w14:textId="717896CC" w:rsidR="00AD39E3" w:rsidRDefault="00AD39E3">
      <w:pPr>
        <w:pStyle w:val="CommentText"/>
      </w:pPr>
      <w:r w:rsidRPr="00C17EC0">
        <w:rPr>
          <w:highlight w:val="green"/>
        </w:rPr>
        <w:t>Of anoniem laten?</w:t>
      </w:r>
    </w:p>
  </w:comment>
  <w:comment w:id="82" w:author="C.H.M. Maas" w:date="2023-07-17T15:18:00Z" w:initials="CM">
    <w:p w14:paraId="60AB9124" w14:textId="62BA6F86" w:rsidR="00F475A6" w:rsidRDefault="00F475A6">
      <w:pPr>
        <w:pStyle w:val="CommentText"/>
      </w:pPr>
      <w:r w:rsidRPr="00F475A6">
        <w:rPr>
          <w:rStyle w:val="CommentReference"/>
          <w:highlight w:val="green"/>
        </w:rPr>
        <w:annotationRef/>
      </w:r>
      <w:r w:rsidRPr="00F475A6">
        <w:rPr>
          <w:highlight w:val="green"/>
        </w:rPr>
        <w:t xml:space="preserve">@Sam: komt dit overeen met de </w:t>
      </w:r>
      <w:proofErr w:type="spellStart"/>
      <w:r w:rsidRPr="00F475A6">
        <w:rPr>
          <w:highlight w:val="green"/>
        </w:rPr>
        <w:t>patient</w:t>
      </w:r>
      <w:proofErr w:type="spellEnd"/>
      <w:r w:rsidRPr="00F475A6">
        <w:rPr>
          <w:highlight w:val="green"/>
        </w:rPr>
        <w:t xml:space="preserve"> </w:t>
      </w:r>
      <w:proofErr w:type="spellStart"/>
      <w:r w:rsidRPr="00F475A6">
        <w:rPr>
          <w:highlight w:val="green"/>
        </w:rPr>
        <w:t>characteristics</w:t>
      </w:r>
      <w:proofErr w:type="spellEnd"/>
      <w:r w:rsidRPr="00F475A6">
        <w:rPr>
          <w:highlight w:val="green"/>
        </w:rPr>
        <w:t xml:space="preserve"> in </w:t>
      </w:r>
      <w:proofErr w:type="spellStart"/>
      <w:r w:rsidRPr="00F475A6">
        <w:rPr>
          <w:highlight w:val="green"/>
        </w:rPr>
        <w:t>Table</w:t>
      </w:r>
      <w:proofErr w:type="spellEnd"/>
      <w:r w:rsidRPr="00F475A6">
        <w:rPr>
          <w:highlight w:val="green"/>
        </w:rPr>
        <w:t xml:space="preserve"> 1?</w:t>
      </w:r>
    </w:p>
  </w:comment>
  <w:comment w:id="97" w:author="C.H.M. Maas" w:date="2023-07-17T15:27:00Z" w:initials="CM">
    <w:p w14:paraId="62986E76" w14:textId="74474145" w:rsidR="005D16F8" w:rsidRPr="005D16F8" w:rsidRDefault="005D16F8">
      <w:pPr>
        <w:pStyle w:val="CommentText"/>
        <w:rPr>
          <w:lang w:val="en-US"/>
        </w:rPr>
      </w:pPr>
      <w:r w:rsidRPr="00A055E8">
        <w:rPr>
          <w:rStyle w:val="CommentReference"/>
          <w:highlight w:val="green"/>
        </w:rPr>
        <w:annotationRef/>
      </w:r>
      <w:r w:rsidR="00A055E8" w:rsidRPr="00A055E8">
        <w:rPr>
          <w:highlight w:val="green"/>
          <w:lang w:val="en-US"/>
        </w:rPr>
        <w:t xml:space="preserve">@Sam: </w:t>
      </w:r>
      <w:r w:rsidRPr="00A055E8">
        <w:rPr>
          <w:highlight w:val="green"/>
          <w:lang w:val="en-US"/>
        </w:rPr>
        <w:t>Also define change in calcium?</w:t>
      </w:r>
    </w:p>
  </w:comment>
  <w:comment w:id="116" w:author="C.H.M. Maas" w:date="2023-07-13T12:49:00Z" w:initials="CM">
    <w:p w14:paraId="27DBD4B3" w14:textId="5BB97212" w:rsidR="00D005A4" w:rsidRDefault="00D005A4">
      <w:pPr>
        <w:pStyle w:val="CommentText"/>
      </w:pPr>
      <w:r w:rsidRPr="004C5595">
        <w:rPr>
          <w:rStyle w:val="CommentReference"/>
          <w:highlight w:val="green"/>
        </w:rPr>
        <w:annotationRef/>
      </w:r>
      <w:r w:rsidR="004C5595">
        <w:rPr>
          <w:highlight w:val="green"/>
        </w:rPr>
        <w:t>@Sam: e</w:t>
      </w:r>
      <w:r w:rsidRPr="004C5595">
        <w:rPr>
          <w:highlight w:val="green"/>
        </w:rPr>
        <w:t>igenlijk niet</w:t>
      </w:r>
      <w:r w:rsidR="00ED2940" w:rsidRPr="004C5595">
        <w:rPr>
          <w:highlight w:val="green"/>
        </w:rPr>
        <w:t xml:space="preserve"> echt </w:t>
      </w:r>
      <w:proofErr w:type="spellStart"/>
      <w:r w:rsidR="00ED2940" w:rsidRPr="004C5595">
        <w:rPr>
          <w:highlight w:val="green"/>
        </w:rPr>
        <w:t>outcome</w:t>
      </w:r>
      <w:proofErr w:type="spellEnd"/>
      <w:r w:rsidRPr="004C5595">
        <w:rPr>
          <w:highlight w:val="green"/>
        </w:rPr>
        <w:t xml:space="preserve">, want we hebben hier dus geen model voor gemaakt, alleen wat </w:t>
      </w:r>
      <w:proofErr w:type="spellStart"/>
      <w:r w:rsidRPr="004C5595">
        <w:rPr>
          <w:highlight w:val="green"/>
        </w:rPr>
        <w:t>descriptives</w:t>
      </w:r>
      <w:proofErr w:type="spellEnd"/>
      <w:r w:rsidR="00F011D3" w:rsidRPr="004C5595">
        <w:rPr>
          <w:highlight w:val="green"/>
        </w:rPr>
        <w:t xml:space="preserve"> in relatie tot de predicties</w:t>
      </w:r>
    </w:p>
  </w:comment>
  <w:comment w:id="128" w:author="C.H.M. Maas" w:date="2023-07-13T16:33:00Z" w:initials="CM">
    <w:p w14:paraId="2359B379" w14:textId="2BEA21DE" w:rsidR="007B4A01" w:rsidRPr="00DB56DD" w:rsidRDefault="007B4A01" w:rsidP="007B4A0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136" w:author="C.H.M. Maas" w:date="2023-07-13T16:46:00Z" w:initials="CM">
    <w:p w14:paraId="668F6FD4" w14:textId="5E6DB05F" w:rsidR="00BD1F83" w:rsidRPr="00964091" w:rsidRDefault="00BD1F83">
      <w:pPr>
        <w:pStyle w:val="CommentText"/>
      </w:pPr>
      <w:r w:rsidRPr="00606A10">
        <w:rPr>
          <w:rStyle w:val="CommentReference"/>
          <w:highlight w:val="yellow"/>
        </w:rPr>
        <w:annotationRef/>
      </w:r>
      <w:r w:rsidR="00AD0F5A" w:rsidRPr="004B1D5E">
        <w:rPr>
          <w:highlight w:val="yellow"/>
          <w:lang w:val="en-US"/>
        </w:rPr>
        <w:t>Add r</w:t>
      </w:r>
      <w:r w:rsidRPr="004B1D5E">
        <w:rPr>
          <w:highlight w:val="yellow"/>
          <w:lang w:val="en-US"/>
        </w:rPr>
        <w:t xml:space="preserve">ef: Frank E Harrell Jr (2023). </w:t>
      </w:r>
      <w:proofErr w:type="spellStart"/>
      <w:r w:rsidRPr="004B1D5E">
        <w:rPr>
          <w:highlight w:val="yellow"/>
          <w:lang w:val="en-US"/>
        </w:rPr>
        <w:t>rms</w:t>
      </w:r>
      <w:proofErr w:type="spellEnd"/>
      <w:r w:rsidRPr="004B1D5E">
        <w:rPr>
          <w:highlight w:val="yellow"/>
          <w:lang w:val="en-US"/>
        </w:rPr>
        <w:t xml:space="preserve">: Regression Modeling Strategies. </w:t>
      </w:r>
      <w:r w:rsidRPr="00964091">
        <w:rPr>
          <w:highlight w:val="yellow"/>
        </w:rPr>
        <w:t xml:space="preserve">R package </w:t>
      </w:r>
      <w:proofErr w:type="spellStart"/>
      <w:r w:rsidRPr="00964091">
        <w:rPr>
          <w:highlight w:val="yellow"/>
        </w:rPr>
        <w:t>version</w:t>
      </w:r>
      <w:proofErr w:type="spellEnd"/>
      <w:r w:rsidRPr="00964091">
        <w:rPr>
          <w:highlight w:val="yellow"/>
        </w:rPr>
        <w:t xml:space="preserve"> 6.6-0. https://CRAN.R-project.org/package=rms</w:t>
      </w:r>
    </w:p>
  </w:comment>
  <w:comment w:id="144" w:author="C.H.M. Maas" w:date="2023-07-13T16:33:00Z" w:initials="CM">
    <w:p w14:paraId="5AB511C5" w14:textId="77777777" w:rsidR="00FE25F2" w:rsidRPr="00DB56DD" w:rsidRDefault="00FE25F2" w:rsidP="00FE25F2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165" w:author="C.H.M. Maas" w:date="2023-07-17T15:55:00Z" w:initials="CM">
    <w:p w14:paraId="647C72C5" w14:textId="025628AF" w:rsidR="00350E90" w:rsidRPr="00B22E0D" w:rsidRDefault="00350E90">
      <w:pPr>
        <w:pStyle w:val="CommentText"/>
      </w:pPr>
      <w:r w:rsidRPr="00350E90">
        <w:rPr>
          <w:rStyle w:val="CommentReference"/>
          <w:highlight w:val="green"/>
        </w:rPr>
        <w:annotationRef/>
      </w:r>
      <w:r w:rsidRPr="00B22E0D">
        <w:rPr>
          <w:highlight w:val="green"/>
        </w:rPr>
        <w:t>@Sam: ?</w:t>
      </w:r>
    </w:p>
  </w:comment>
  <w:comment w:id="173" w:author="C.H.M. Maas" w:date="2023-07-13T16:25:00Z" w:initials="CM">
    <w:p w14:paraId="35D7AB48" w14:textId="77777777" w:rsidR="00557EE8" w:rsidRDefault="00557EE8" w:rsidP="00557EE8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06A10">
        <w:rPr>
          <w:highlight w:val="green"/>
        </w:rPr>
        <w:t xml:space="preserve">Ref </w:t>
      </w:r>
      <w:proofErr w:type="spellStart"/>
      <w:r w:rsidRPr="00606A10">
        <w:rPr>
          <w:highlight w:val="green"/>
        </w:rPr>
        <w:t>to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github</w:t>
      </w:r>
      <w:proofErr w:type="spellEnd"/>
      <w:r w:rsidRPr="00606A10">
        <w:rPr>
          <w:highlight w:val="green"/>
        </w:rPr>
        <w:t xml:space="preserve"> als we de code publiek beschikbaar willen maken, anders ref naar supplement met uitleg over </w:t>
      </w:r>
      <w:proofErr w:type="spellStart"/>
      <w:r w:rsidRPr="00606A10">
        <w:rPr>
          <w:highlight w:val="green"/>
        </w:rPr>
        <w:t>intercept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adjustment</w:t>
      </w:r>
      <w:proofErr w:type="spellEnd"/>
    </w:p>
  </w:comment>
  <w:comment w:id="176" w:author="C.H.M. Maas" w:date="2023-07-13T17:11:00Z" w:initials="CM">
    <w:p w14:paraId="5D84A1FA" w14:textId="18892964" w:rsidR="004A5660" w:rsidRPr="00AD0F5A" w:rsidRDefault="004A5660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="00043EDC" w:rsidRPr="00AD0F5A">
        <w:rPr>
          <w:highlight w:val="yellow"/>
          <w:lang w:val="en-US"/>
        </w:rPr>
        <w:t>Add r</w:t>
      </w:r>
      <w:r w:rsidRPr="00AD0F5A">
        <w:rPr>
          <w:highlight w:val="yellow"/>
          <w:lang w:val="en-US"/>
        </w:rPr>
        <w:t xml:space="preserve">ef: </w:t>
      </w:r>
      <w:hyperlink r:id="rId1" w:history="1">
        <w:r w:rsidRPr="00AD0F5A">
          <w:rPr>
            <w:rStyle w:val="Hyperlink"/>
            <w:highlight w:val="yellow"/>
            <w:lang w:val="en-US"/>
          </w:rPr>
          <w:t>https://erasmusmcpublichealth.shinyapps.io/Hypoparathyroidism/</w:t>
        </w:r>
      </w:hyperlink>
      <w:r w:rsidRPr="00AD0F5A">
        <w:rPr>
          <w:lang w:val="en-US"/>
        </w:rPr>
        <w:t xml:space="preserve"> </w:t>
      </w:r>
    </w:p>
  </w:comment>
  <w:comment w:id="181" w:author="C.H.M. Maas" w:date="2023-07-13T16:44:00Z" w:initials="CM">
    <w:p w14:paraId="2786EFC2" w14:textId="77777777" w:rsidR="00F43227" w:rsidRPr="00DB608D" w:rsidRDefault="00F43227" w:rsidP="00F43227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>
        <w:rPr>
          <w:highlight w:val="yellow"/>
          <w:lang w:val="en-US"/>
        </w:rPr>
        <w:t>Add ref</w:t>
      </w:r>
      <w:r w:rsidRPr="00606A10">
        <w:rPr>
          <w:highlight w:val="yellow"/>
          <w:lang w:val="en-US"/>
        </w:rPr>
        <w:t>: R Core Team (2022). R: A language and environment for statistical computing. R Foundation for Statistical Computing, Vienna, Austria. URL https://www.R-project.org/.</w:t>
      </w:r>
    </w:p>
  </w:comment>
  <w:comment w:id="191" w:author="C.H.M. Maas" w:date="2023-07-13T16:33:00Z" w:initials="CM">
    <w:p w14:paraId="6E6E70D2" w14:textId="77777777" w:rsidR="00CA240C" w:rsidRPr="00DB56DD" w:rsidRDefault="00CA240C" w:rsidP="00CA240C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proofErr w:type="spellStart"/>
      <w:r w:rsidRPr="00606A10">
        <w:rPr>
          <w:highlight w:val="green"/>
        </w:rPr>
        <w:t>Coefficients</w:t>
      </w:r>
      <w:proofErr w:type="spellEnd"/>
      <w:r w:rsidRPr="00606A10">
        <w:rPr>
          <w:highlight w:val="green"/>
        </w:rPr>
        <w:t xml:space="preserve"> en C-index allebei met </w:t>
      </w:r>
      <w:proofErr w:type="spellStart"/>
      <w:r w:rsidRPr="00606A10">
        <w:rPr>
          <w:highlight w:val="green"/>
        </w:rPr>
        <w:t>Rubin’s</w:t>
      </w:r>
      <w:proofErr w:type="spellEnd"/>
      <w:r w:rsidRPr="00606A10">
        <w:rPr>
          <w:highlight w:val="green"/>
        </w:rPr>
        <w:t xml:space="preserve"> </w:t>
      </w:r>
      <w:proofErr w:type="spellStart"/>
      <w:r w:rsidRPr="00606A10">
        <w:rPr>
          <w:highlight w:val="green"/>
        </w:rPr>
        <w:t>rule</w:t>
      </w:r>
      <w:proofErr w:type="spellEnd"/>
    </w:p>
  </w:comment>
  <w:comment w:id="208" w:author="C.H.M. Maas" w:date="2023-07-13T16:25:00Z" w:initials="CM">
    <w:p w14:paraId="246FED49" w14:textId="4287DF24" w:rsidR="00CE7671" w:rsidRDefault="00CE7671">
      <w:pPr>
        <w:pStyle w:val="CommentText"/>
      </w:pPr>
      <w:r w:rsidRPr="00606A10">
        <w:rPr>
          <w:rStyle w:val="CommentReference"/>
          <w:highlight w:val="green"/>
        </w:rPr>
        <w:annotationRef/>
      </w:r>
      <w:r w:rsidR="00606A10">
        <w:rPr>
          <w:highlight w:val="green"/>
        </w:rPr>
        <w:t xml:space="preserve">@Sam: </w:t>
      </w:r>
      <w:r w:rsidRPr="00606A10">
        <w:rPr>
          <w:highlight w:val="green"/>
        </w:rPr>
        <w:t>R</w:t>
      </w:r>
      <w:r w:rsidR="0098380A" w:rsidRPr="00606A10">
        <w:rPr>
          <w:highlight w:val="green"/>
        </w:rPr>
        <w:t xml:space="preserve">ef </w:t>
      </w:r>
      <w:proofErr w:type="spellStart"/>
      <w:r w:rsidR="0098380A" w:rsidRPr="00606A10">
        <w:rPr>
          <w:highlight w:val="green"/>
        </w:rPr>
        <w:t>to</w:t>
      </w:r>
      <w:proofErr w:type="spellEnd"/>
      <w:r w:rsidR="0098380A" w:rsidRPr="00606A10">
        <w:rPr>
          <w:highlight w:val="green"/>
        </w:rPr>
        <w:t xml:space="preserve"> </w:t>
      </w:r>
      <w:proofErr w:type="spellStart"/>
      <w:r w:rsidR="0098380A" w:rsidRPr="00606A10">
        <w:rPr>
          <w:highlight w:val="green"/>
        </w:rPr>
        <w:t>github</w:t>
      </w:r>
      <w:proofErr w:type="spellEnd"/>
      <w:r w:rsidRPr="00606A10">
        <w:rPr>
          <w:highlight w:val="green"/>
        </w:rPr>
        <w:t xml:space="preserve"> als we de code publiek beschikbaar willen maken</w:t>
      </w:r>
      <w:r w:rsidR="00A53717" w:rsidRPr="00606A10">
        <w:rPr>
          <w:highlight w:val="green"/>
        </w:rPr>
        <w:t xml:space="preserve">, anders ref naar supplement met uitleg over </w:t>
      </w:r>
      <w:proofErr w:type="spellStart"/>
      <w:r w:rsidR="00A53717" w:rsidRPr="00606A10">
        <w:rPr>
          <w:highlight w:val="green"/>
        </w:rPr>
        <w:t>intercept</w:t>
      </w:r>
      <w:proofErr w:type="spellEnd"/>
      <w:r w:rsidR="00A53717" w:rsidRPr="00606A10">
        <w:rPr>
          <w:highlight w:val="green"/>
        </w:rPr>
        <w:t xml:space="preserve"> </w:t>
      </w:r>
      <w:proofErr w:type="spellStart"/>
      <w:r w:rsidR="00A53717" w:rsidRPr="00606A10">
        <w:rPr>
          <w:highlight w:val="green"/>
        </w:rPr>
        <w:t>adjustment</w:t>
      </w:r>
      <w:proofErr w:type="spellEnd"/>
    </w:p>
  </w:comment>
  <w:comment w:id="219" w:author="C.H.M. Maas" w:date="2023-07-13T16:27:00Z" w:initials="CM">
    <w:p w14:paraId="2F4F87A1" w14:textId="20A9D4E9" w:rsidR="00DC7981" w:rsidRPr="00DB56DD" w:rsidRDefault="00DC7981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56DD">
        <w:rPr>
          <w:lang w:val="en-US"/>
        </w:rPr>
        <w:t>Ref Harrell</w:t>
      </w:r>
    </w:p>
  </w:comment>
  <w:comment w:id="239" w:author="C.H.M. Maas" w:date="2023-07-13T16:30:00Z" w:initials="CM">
    <w:p w14:paraId="1A03BAEF" w14:textId="45FA9E5C" w:rsidR="001F3474" w:rsidRPr="00DB56DD" w:rsidRDefault="001F3474" w:rsidP="00606A10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="00606A10" w:rsidRPr="00606A10">
        <w:rPr>
          <w:rStyle w:val="CommentReference"/>
          <w:highlight w:val="yellow"/>
          <w:lang w:val="en-US"/>
        </w:rPr>
        <w:t xml:space="preserve">Ref: Harrell FE Jr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Califf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M, Pryor DB, Lee KL, </w:t>
      </w:r>
      <w:proofErr w:type="spellStart"/>
      <w:r w:rsidR="00606A10" w:rsidRPr="00606A10">
        <w:rPr>
          <w:rStyle w:val="CommentReference"/>
          <w:highlight w:val="yellow"/>
          <w:lang w:val="en-US"/>
        </w:rPr>
        <w:t>Rosati</w:t>
      </w:r>
      <w:proofErr w:type="spellEnd"/>
      <w:r w:rsidR="00606A10" w:rsidRPr="00606A10">
        <w:rPr>
          <w:rStyle w:val="CommentReference"/>
          <w:highlight w:val="yellow"/>
          <w:lang w:val="en-US"/>
        </w:rPr>
        <w:t xml:space="preserve"> RA. Evaluating the yield of medical tests. JAMA 1982;247:2543e6.</w:t>
      </w:r>
    </w:p>
  </w:comment>
  <w:comment w:id="253" w:author="C.H.M. Maas" w:date="2023-07-13T16:33:00Z" w:initials="CM">
    <w:p w14:paraId="23B9AD62" w14:textId="4CF89130" w:rsidR="00DB56DD" w:rsidRPr="00DB608D" w:rsidRDefault="00DB56DD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DB608D">
        <w:rPr>
          <w:lang w:val="en-US"/>
        </w:rPr>
        <w:t xml:space="preserve">Coefficients en C-index </w:t>
      </w:r>
      <w:proofErr w:type="spellStart"/>
      <w:r w:rsidRPr="00DB608D">
        <w:rPr>
          <w:lang w:val="en-US"/>
        </w:rPr>
        <w:t>allebei</w:t>
      </w:r>
      <w:proofErr w:type="spellEnd"/>
      <w:r w:rsidRPr="00DB608D">
        <w:rPr>
          <w:lang w:val="en-US"/>
        </w:rPr>
        <w:t xml:space="preserve"> met Rubin</w:t>
      </w:r>
      <w:r w:rsidR="00701DB5" w:rsidRPr="00DB608D">
        <w:rPr>
          <w:lang w:val="en-US"/>
        </w:rPr>
        <w:t>’</w:t>
      </w:r>
      <w:r w:rsidRPr="00DB608D">
        <w:rPr>
          <w:lang w:val="en-US"/>
        </w:rPr>
        <w:t>s rule</w:t>
      </w:r>
    </w:p>
  </w:comment>
  <w:comment w:id="290" w:author="C.H.M. Maas" w:date="2023-07-13T16:44:00Z" w:initials="CM">
    <w:p w14:paraId="214B8796" w14:textId="58BFC40F" w:rsidR="00DB608D" w:rsidRPr="00DB608D" w:rsidRDefault="00DB608D" w:rsidP="00DB608D">
      <w:pPr>
        <w:pStyle w:val="CommentText"/>
        <w:rPr>
          <w:lang w:val="en-US"/>
        </w:rPr>
      </w:pPr>
      <w:r w:rsidRPr="00606A10">
        <w:rPr>
          <w:rStyle w:val="CommentReference"/>
          <w:highlight w:val="yellow"/>
        </w:rPr>
        <w:annotationRef/>
      </w:r>
      <w:r w:rsidR="004B1D5E">
        <w:rPr>
          <w:highlight w:val="yellow"/>
          <w:lang w:val="en-US"/>
        </w:rPr>
        <w:t>Add ref</w:t>
      </w:r>
      <w:r w:rsidRPr="00606A10">
        <w:rPr>
          <w:highlight w:val="yellow"/>
          <w:lang w:val="en-US"/>
        </w:rPr>
        <w:t>: R Core Team (2022). R: A language and environment for statistical computing. R Foundation for Statistical Computing, Vienna, Austria. URL https://www.R-project.org/.</w:t>
      </w:r>
    </w:p>
  </w:comment>
  <w:comment w:id="309" w:author="C.H.M. Maas" w:date="2023-07-13T16:55:00Z" w:initials="CM">
    <w:p w14:paraId="1310213C" w14:textId="795B1E7E" w:rsidR="00382989" w:rsidRPr="00964091" w:rsidRDefault="00382989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964091">
        <w:rPr>
          <w:lang w:val="en-US"/>
        </w:rPr>
        <w:t>Internal-external cross-validation</w:t>
      </w:r>
    </w:p>
  </w:comment>
  <w:comment w:id="392" w:author="S.P.J. van Dijk" w:date="2023-07-06T13:24:00Z" w:initials="SvD">
    <w:p w14:paraId="5E59143B" w14:textId="47A3204B" w:rsidR="00981C6B" w:rsidRPr="00CE53C3" w:rsidRDefault="00981C6B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>ROC-curve</w:t>
      </w:r>
      <w:r w:rsidR="000D19CF" w:rsidRPr="00CE53C3">
        <w:rPr>
          <w:lang w:val="en-US"/>
        </w:rPr>
        <w:t>?</w:t>
      </w:r>
    </w:p>
  </w:comment>
  <w:comment w:id="393" w:author="C.H.M. Maas" w:date="2023-07-11T12:12:00Z" w:initials="CM">
    <w:p w14:paraId="180F0052" w14:textId="147B886C" w:rsidR="00CE53C3" w:rsidRPr="00CE53C3" w:rsidRDefault="00CE53C3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CE53C3">
        <w:rPr>
          <w:lang w:val="en-US"/>
        </w:rPr>
        <w:t xml:space="preserve">AUC is the same as </w:t>
      </w:r>
      <w:r>
        <w:rPr>
          <w:lang w:val="en-US"/>
        </w:rPr>
        <w:t>C-index for binary outcomes</w:t>
      </w:r>
    </w:p>
  </w:comment>
  <w:comment w:id="394" w:author="C.H.M. Maas" w:date="2023-07-11T12:12:00Z" w:initials="CM">
    <w:p w14:paraId="16106C64" w14:textId="2F4DB6FB" w:rsidR="00F8771C" w:rsidRDefault="00F8771C">
      <w:pPr>
        <w:pStyle w:val="CommentText"/>
      </w:pPr>
      <w:r>
        <w:rPr>
          <w:rStyle w:val="CommentReference"/>
        </w:rPr>
        <w:annotationRef/>
      </w:r>
      <w:r>
        <w:t>Het lijkt me verwarrend om AUC en C-index door elkaar te gebruiken, dus ik zou één van beide kiezen en deze zowel in het manuscript als tabel gebruiken</w:t>
      </w:r>
    </w:p>
  </w:comment>
  <w:comment w:id="399" w:author="S.P.J. van Dijk" w:date="2023-07-06T13:40:00Z" w:initials="SvD">
    <w:p w14:paraId="5C406E2E" w14:textId="28A6D2A8" w:rsidR="00600974" w:rsidRDefault="00600974">
      <w:pPr>
        <w:pStyle w:val="CommentText"/>
      </w:pPr>
      <w:r>
        <w:rPr>
          <w:rStyle w:val="CommentReference"/>
        </w:rPr>
        <w:annotationRef/>
      </w:r>
      <w:r>
        <w:t xml:space="preserve">Hier dan een </w:t>
      </w:r>
      <w:proofErr w:type="spellStart"/>
      <w:r>
        <w:t>pooled</w:t>
      </w:r>
      <w:proofErr w:type="spellEnd"/>
      <w:r>
        <w:t xml:space="preserve"> </w:t>
      </w:r>
      <w:proofErr w:type="spellStart"/>
      <w:r>
        <w:t>calibration</w:t>
      </w:r>
      <w:proofErr w:type="spellEnd"/>
      <w:r>
        <w:t xml:space="preserve"> in </w:t>
      </w:r>
      <w:proofErr w:type="spellStart"/>
      <w:r>
        <w:t>the</w:t>
      </w:r>
      <w:proofErr w:type="spellEnd"/>
      <w:r>
        <w:t xml:space="preserve"> large en </w:t>
      </w:r>
      <w:proofErr w:type="spellStart"/>
      <w:r>
        <w:t>slope</w:t>
      </w:r>
      <w:proofErr w:type="spellEnd"/>
      <w:r>
        <w:t xml:space="preserve"> van de 4 plots? Of is dat niet mogelijk?</w:t>
      </w:r>
      <w:r w:rsidR="000D19CF">
        <w:t xml:space="preserve"> Hoe zou jij dit </w:t>
      </w:r>
      <w:r w:rsidR="0092065F">
        <w:t xml:space="preserve">anders </w:t>
      </w:r>
      <w:r w:rsidR="000D19CF">
        <w:t>hier neerzetten?</w:t>
      </w:r>
    </w:p>
  </w:comment>
  <w:comment w:id="417" w:author="S.P.J. van Dijk" w:date="2023-07-06T13:28:00Z" w:initials="SvD">
    <w:p w14:paraId="31BC1484" w14:textId="77848160" w:rsidR="00427B50" w:rsidRDefault="00427B50">
      <w:pPr>
        <w:pStyle w:val="CommentText"/>
      </w:pPr>
      <w:r>
        <w:rPr>
          <w:rStyle w:val="CommentReference"/>
        </w:rPr>
        <w:annotationRef/>
      </w:r>
      <w:r>
        <w:t xml:space="preserve">Dit zijn die risicogroepen waar ik over mailde. </w:t>
      </w:r>
      <w:r w:rsidR="00600974">
        <w:t>Hopelijk begrijp je wat ik bedoel</w:t>
      </w:r>
      <w:r w:rsidR="000D19CF">
        <w:t>.</w:t>
      </w:r>
    </w:p>
    <w:p w14:paraId="349D51F5" w14:textId="77777777" w:rsidR="000D19CF" w:rsidRDefault="000D19CF">
      <w:pPr>
        <w:pStyle w:val="CommentText"/>
      </w:pPr>
    </w:p>
    <w:p w14:paraId="48AB983D" w14:textId="45118C93" w:rsidR="000D19CF" w:rsidRDefault="000D19CF">
      <w:pPr>
        <w:pStyle w:val="CommentText"/>
      </w:pPr>
      <w:r>
        <w:t xml:space="preserve">Mocht je overigens een ander idee hierover hebben dan hoor ik het wel </w:t>
      </w:r>
      <w:r>
        <w:sym w:font="Wingdings" w:char="F04A"/>
      </w:r>
    </w:p>
  </w:comment>
  <w:comment w:id="476" w:author="C.H.M. Maas" w:date="2023-07-13T17:14:00Z" w:initials="CM">
    <w:p w14:paraId="3E08B23D" w14:textId="5D736DA0" w:rsidR="00FA1F2D" w:rsidRPr="00AE6B2C" w:rsidRDefault="00FA1F2D">
      <w:pPr>
        <w:pStyle w:val="CommentText"/>
        <w:rPr>
          <w:lang w:val="en-US"/>
        </w:rPr>
      </w:pPr>
      <w:r w:rsidRPr="00F95F1D">
        <w:rPr>
          <w:rStyle w:val="CommentReference"/>
          <w:highlight w:val="green"/>
        </w:rPr>
        <w:annotationRef/>
      </w:r>
      <w:r w:rsidR="00F95F1D" w:rsidRPr="00F95F1D">
        <w:rPr>
          <w:highlight w:val="green"/>
          <w:lang w:val="en-US"/>
        </w:rPr>
        <w:t xml:space="preserve">@Sam: </w:t>
      </w:r>
      <w:r w:rsidR="001D4C73" w:rsidRPr="00F95F1D">
        <w:rPr>
          <w:highlight w:val="green"/>
          <w:lang w:val="en-US"/>
        </w:rPr>
        <w:t>Extend validity</w:t>
      </w:r>
      <w:r w:rsidRPr="00F95F1D">
        <w:rPr>
          <w:highlight w:val="green"/>
          <w:lang w:val="en-US"/>
        </w:rPr>
        <w:t xml:space="preserve"> is </w:t>
      </w:r>
      <w:proofErr w:type="spellStart"/>
      <w:r w:rsidRPr="00F95F1D">
        <w:rPr>
          <w:highlight w:val="green"/>
          <w:lang w:val="en-US"/>
        </w:rPr>
        <w:t>toch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hetzelfde</w:t>
      </w:r>
      <w:proofErr w:type="spellEnd"/>
      <w:r w:rsidRPr="00F95F1D">
        <w:rPr>
          <w:highlight w:val="green"/>
          <w:lang w:val="en-US"/>
        </w:rPr>
        <w:t xml:space="preserve"> </w:t>
      </w:r>
      <w:proofErr w:type="spellStart"/>
      <w:r w:rsidRPr="00F95F1D">
        <w:rPr>
          <w:highlight w:val="green"/>
          <w:lang w:val="en-US"/>
        </w:rPr>
        <w:t>als</w:t>
      </w:r>
      <w:proofErr w:type="spellEnd"/>
      <w:r w:rsidRPr="00F95F1D">
        <w:rPr>
          <w:highlight w:val="green"/>
          <w:lang w:val="en-US"/>
        </w:rPr>
        <w:t xml:space="preserve"> confirm existing findings?</w:t>
      </w:r>
    </w:p>
  </w:comment>
  <w:comment w:id="488" w:author="C.H.M. Maas" w:date="2023-07-13T17:15:00Z" w:initials="CM">
    <w:p w14:paraId="24F41655" w14:textId="5F725FD0" w:rsidR="00BA620F" w:rsidRPr="00AE6B2C" w:rsidRDefault="00BA620F">
      <w:pPr>
        <w:pStyle w:val="CommentText"/>
        <w:rPr>
          <w:lang w:val="en-US"/>
        </w:rPr>
      </w:pPr>
      <w:r w:rsidRPr="00BA620F">
        <w:rPr>
          <w:rStyle w:val="CommentReference"/>
          <w:highlight w:val="magenta"/>
        </w:rPr>
        <w:annotationRef/>
      </w:r>
      <w:r w:rsidRPr="00AE6B2C">
        <w:rPr>
          <w:highlight w:val="magenta"/>
          <w:lang w:val="en-US"/>
        </w:rPr>
        <w:t>@Caro: TODO</w:t>
      </w:r>
    </w:p>
  </w:comment>
  <w:comment w:id="490" w:author="C.H.M. Maas" w:date="2023-07-17T15:46:00Z" w:initials="CM">
    <w:p w14:paraId="174EAA4A" w14:textId="31E26122" w:rsidR="005B16C1" w:rsidRDefault="005B16C1">
      <w:pPr>
        <w:pStyle w:val="CommentText"/>
      </w:pPr>
      <w:r w:rsidRPr="005B16C1">
        <w:rPr>
          <w:rStyle w:val="CommentReference"/>
          <w:highlight w:val="green"/>
        </w:rPr>
        <w:annotationRef/>
      </w:r>
      <w:r w:rsidRPr="005B16C1">
        <w:rPr>
          <w:highlight w:val="green"/>
        </w:rPr>
        <w:t xml:space="preserve">@Sam: </w:t>
      </w:r>
      <w:r>
        <w:rPr>
          <w:highlight w:val="green"/>
        </w:rPr>
        <w:t xml:space="preserve">waarom is </w:t>
      </w:r>
      <w:r w:rsidR="001C6E60">
        <w:rPr>
          <w:highlight w:val="green"/>
        </w:rPr>
        <w:t>hier</w:t>
      </w:r>
      <w:r>
        <w:rPr>
          <w:highlight w:val="green"/>
        </w:rPr>
        <w:t xml:space="preserve"> geen </w:t>
      </w:r>
      <w:proofErr w:type="spellStart"/>
      <w:r w:rsidRPr="005B16C1">
        <w:rPr>
          <w:highlight w:val="green"/>
        </w:rPr>
        <w:t>reference</w:t>
      </w:r>
      <w:proofErr w:type="spellEnd"/>
      <w:r w:rsidRPr="005B16C1">
        <w:rPr>
          <w:highlight w:val="green"/>
        </w:rPr>
        <w:t xml:space="preserve"> </w:t>
      </w:r>
      <w:r>
        <w:rPr>
          <w:highlight w:val="green"/>
        </w:rPr>
        <w:t>naar</w:t>
      </w:r>
      <w:r w:rsidRPr="005B16C1">
        <w:rPr>
          <w:highlight w:val="green"/>
        </w:rPr>
        <w:t xml:space="preserve"> </w:t>
      </w:r>
      <w:proofErr w:type="spellStart"/>
      <w:r w:rsidR="00CF117B">
        <w:rPr>
          <w:highlight w:val="green"/>
        </w:rPr>
        <w:t>Fi</w:t>
      </w:r>
      <w:r w:rsidRPr="005B16C1">
        <w:rPr>
          <w:highlight w:val="green"/>
        </w:rPr>
        <w:t>gure</w:t>
      </w:r>
      <w:proofErr w:type="spellEnd"/>
      <w:r w:rsidRPr="005B16C1">
        <w:rPr>
          <w:highlight w:val="green"/>
        </w:rPr>
        <w:t xml:space="preserve"> 3?</w:t>
      </w:r>
    </w:p>
  </w:comment>
  <w:comment w:id="501" w:author="C.H.M. Maas" w:date="2023-07-13T17:18:00Z" w:initials="CM">
    <w:p w14:paraId="4EEE97A6" w14:textId="22A91BD9" w:rsidR="00AE6B2C" w:rsidRPr="00AE6B2C" w:rsidRDefault="00AE6B2C">
      <w:pPr>
        <w:pStyle w:val="CommentText"/>
        <w:rPr>
          <w:lang w:val="en-US"/>
        </w:rPr>
      </w:pPr>
      <w:r w:rsidRPr="00AB4C59">
        <w:rPr>
          <w:rStyle w:val="CommentReference"/>
          <w:highlight w:val="yellow"/>
        </w:rPr>
        <w:annotationRef/>
      </w:r>
      <w:r w:rsidRPr="00AB4C59">
        <w:rPr>
          <w:highlight w:val="yellow"/>
          <w:lang w:val="en-US"/>
        </w:rPr>
        <w:t>Ref leave-one-center-out cross-validation</w:t>
      </w:r>
      <w:r w:rsidR="00C07A33" w:rsidRPr="00AB4C59">
        <w:rPr>
          <w:highlight w:val="yellow"/>
          <w:lang w:val="en-US"/>
        </w:rPr>
        <w:t>?</w:t>
      </w:r>
    </w:p>
  </w:comment>
  <w:comment w:id="502" w:author="C.H.M. Maas" w:date="2023-07-13T17:19:00Z" w:initials="CM">
    <w:p w14:paraId="7400A6B5" w14:textId="12DE935F" w:rsidR="00B55884" w:rsidRPr="00B55884" w:rsidRDefault="00B55884">
      <w:pPr>
        <w:pStyle w:val="CommentText"/>
      </w:pPr>
      <w:r w:rsidRPr="00B55884">
        <w:rPr>
          <w:rStyle w:val="CommentReference"/>
          <w:highlight w:val="green"/>
        </w:rPr>
        <w:annotationRef/>
      </w:r>
      <w:r w:rsidRPr="00B55884">
        <w:rPr>
          <w:highlight w:val="green"/>
        </w:rPr>
        <w:t xml:space="preserve">@Sam: Ik zou deze zin </w:t>
      </w:r>
      <w:r w:rsidR="00C93058">
        <w:rPr>
          <w:highlight w:val="green"/>
        </w:rPr>
        <w:t>weglaten</w:t>
      </w:r>
    </w:p>
  </w:comment>
  <w:comment w:id="518" w:author="C.H.M. Maas" w:date="2023-07-13T17:21:00Z" w:initials="CM">
    <w:p w14:paraId="525C51E1" w14:textId="4D45CF57" w:rsidR="00984519" w:rsidRDefault="00984519">
      <w:pPr>
        <w:pStyle w:val="CommentText"/>
      </w:pPr>
      <w:r w:rsidRPr="00984519">
        <w:rPr>
          <w:rStyle w:val="CommentReference"/>
          <w:highlight w:val="green"/>
        </w:rPr>
        <w:annotationRef/>
      </w:r>
      <w:r w:rsidRPr="00984519">
        <w:rPr>
          <w:highlight w:val="green"/>
        </w:rPr>
        <w:t xml:space="preserve">@Sam: wil je hier een </w:t>
      </w:r>
      <w:proofErr w:type="spellStart"/>
      <w:r w:rsidRPr="00984519">
        <w:rPr>
          <w:highlight w:val="green"/>
        </w:rPr>
        <w:t>sensitivity</w:t>
      </w:r>
      <w:proofErr w:type="spellEnd"/>
      <w:r w:rsidRPr="00984519">
        <w:rPr>
          <w:highlight w:val="green"/>
        </w:rPr>
        <w:t xml:space="preserve"> analysis op doen?</w:t>
      </w:r>
    </w:p>
  </w:comment>
  <w:comment w:id="528" w:author="C.H.M. Maas" w:date="2023-07-17T15:43:00Z" w:initials="CM">
    <w:p w14:paraId="2B47D6EC" w14:textId="4D1015F0" w:rsidR="009878DF" w:rsidRPr="009878DF" w:rsidRDefault="009878DF">
      <w:pPr>
        <w:pStyle w:val="CommentText"/>
        <w:rPr>
          <w:lang w:val="en-US"/>
        </w:rPr>
      </w:pPr>
      <w:r w:rsidRPr="009878DF">
        <w:rPr>
          <w:rStyle w:val="CommentReference"/>
          <w:highlight w:val="green"/>
        </w:rPr>
        <w:annotationRef/>
      </w:r>
      <w:r w:rsidRPr="009878DF">
        <w:rPr>
          <w:highlight w:val="green"/>
          <w:lang w:val="en-US"/>
        </w:rPr>
        <w:t xml:space="preserve">@Sam: add link to </w:t>
      </w:r>
      <w:proofErr w:type="spellStart"/>
      <w:r w:rsidRPr="009878DF">
        <w:rPr>
          <w:highlight w:val="green"/>
          <w:lang w:val="en-US"/>
        </w:rPr>
        <w:t>webapp</w:t>
      </w:r>
      <w:proofErr w:type="spellEnd"/>
      <w:r w:rsidRPr="009878DF">
        <w:rPr>
          <w:highlight w:val="green"/>
          <w:lang w:val="en-US"/>
        </w:rPr>
        <w:t>?</w:t>
      </w:r>
    </w:p>
  </w:comment>
  <w:comment w:id="529" w:author="C.H.M. Maas" w:date="2023-07-13T17:13:00Z" w:initials="CM">
    <w:p w14:paraId="5BF0C3D3" w14:textId="20616AB1" w:rsidR="006321CD" w:rsidRDefault="006321CD">
      <w:pPr>
        <w:pStyle w:val="CommentText"/>
      </w:pPr>
      <w:r w:rsidRPr="006321CD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321CD">
        <w:rPr>
          <w:highlight w:val="green"/>
        </w:rPr>
        <w:t xml:space="preserve">More </w:t>
      </w:r>
      <w:proofErr w:type="spellStart"/>
      <w:r w:rsidRPr="006321CD">
        <w:rPr>
          <w:highlight w:val="green"/>
        </w:rPr>
        <w:t>representative</w:t>
      </w:r>
      <w:proofErr w:type="spellEnd"/>
      <w:r w:rsidRPr="006321CD">
        <w:rPr>
          <w:highlight w:val="green"/>
        </w:rPr>
        <w:t>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802909E" w15:done="0"/>
  <w15:commentEx w15:paraId="33CF9752" w15:done="0"/>
  <w15:commentEx w15:paraId="47940E1C" w15:done="0"/>
  <w15:commentEx w15:paraId="2315E2FC" w15:done="0"/>
  <w15:commentEx w15:paraId="48EB1A30" w15:done="0"/>
  <w15:commentEx w15:paraId="62D82CE3" w15:done="0"/>
  <w15:commentEx w15:paraId="669910B7" w15:done="0"/>
  <w15:commentEx w15:paraId="43F2F038" w15:done="0"/>
  <w15:commentEx w15:paraId="60AB9124" w15:done="0"/>
  <w15:commentEx w15:paraId="62986E76" w15:done="0"/>
  <w15:commentEx w15:paraId="27DBD4B3" w15:done="0"/>
  <w15:commentEx w15:paraId="2359B379" w15:done="0"/>
  <w15:commentEx w15:paraId="668F6FD4" w15:done="0"/>
  <w15:commentEx w15:paraId="5AB511C5" w15:done="0"/>
  <w15:commentEx w15:paraId="647C72C5" w15:done="0"/>
  <w15:commentEx w15:paraId="35D7AB48" w15:done="0"/>
  <w15:commentEx w15:paraId="5D84A1FA" w15:done="0"/>
  <w15:commentEx w15:paraId="2786EFC2" w15:done="0"/>
  <w15:commentEx w15:paraId="6E6E70D2" w15:done="0"/>
  <w15:commentEx w15:paraId="246FED49" w15:done="0"/>
  <w15:commentEx w15:paraId="2F4F87A1" w15:done="0"/>
  <w15:commentEx w15:paraId="1A03BAEF" w15:done="0"/>
  <w15:commentEx w15:paraId="23B9AD62" w15:done="0"/>
  <w15:commentEx w15:paraId="214B8796" w15:done="0"/>
  <w15:commentEx w15:paraId="1310213C" w15:done="0"/>
  <w15:commentEx w15:paraId="5E59143B" w15:done="0"/>
  <w15:commentEx w15:paraId="180F0052" w15:paraIdParent="5E59143B" w15:done="0"/>
  <w15:commentEx w15:paraId="16106C64" w15:paraIdParent="5E59143B" w15:done="0"/>
  <w15:commentEx w15:paraId="5C406E2E" w15:done="0"/>
  <w15:commentEx w15:paraId="48AB983D" w15:done="0"/>
  <w15:commentEx w15:paraId="3E08B23D" w15:done="0"/>
  <w15:commentEx w15:paraId="24F41655" w15:done="0"/>
  <w15:commentEx w15:paraId="174EAA4A" w15:done="0"/>
  <w15:commentEx w15:paraId="4EEE97A6" w15:done="0"/>
  <w15:commentEx w15:paraId="7400A6B5" w15:done="0"/>
  <w15:commentEx w15:paraId="525C51E1" w15:done="0"/>
  <w15:commentEx w15:paraId="2B47D6EC" w15:done="0"/>
  <w15:commentEx w15:paraId="5BF0C3D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B20352" w:rsidRDefault="00B20352" w:rsidP="00E4632A">
      <w:r>
        <w:separator/>
      </w:r>
    </w:p>
  </w:endnote>
  <w:endnote w:type="continuationSeparator" w:id="0">
    <w:p w14:paraId="0F504BD6" w14:textId="77777777" w:rsidR="00B20352" w:rsidRDefault="00B20352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356F50A9" w:rsidR="00B20352" w:rsidRDefault="00B20352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9D28E8">
          <w:rPr>
            <w:noProof/>
          </w:rPr>
          <w:t>11</w:t>
        </w:r>
        <w:r>
          <w:fldChar w:fldCharType="end"/>
        </w:r>
      </w:p>
    </w:sdtContent>
  </w:sdt>
  <w:p w14:paraId="59F08D39" w14:textId="77777777" w:rsidR="00B20352" w:rsidRDefault="00B2035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B20352" w:rsidRDefault="00B20352" w:rsidP="00E4632A">
      <w:r>
        <w:separator/>
      </w:r>
    </w:p>
  </w:footnote>
  <w:footnote w:type="continuationSeparator" w:id="0">
    <w:p w14:paraId="0F9D94D1" w14:textId="77777777" w:rsidR="00B20352" w:rsidRDefault="00B20352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6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0"/>
  </w:num>
  <w:num w:numId="3">
    <w:abstractNumId w:val="1"/>
  </w:num>
  <w:num w:numId="4">
    <w:abstractNumId w:val="3"/>
  </w:num>
  <w:num w:numId="5">
    <w:abstractNumId w:val="2"/>
  </w:num>
  <w:num w:numId="6">
    <w:abstractNumId w:val="4"/>
  </w:num>
  <w:num w:numId="7">
    <w:abstractNumId w:val="5"/>
  </w:num>
  <w:num w:numId="8">
    <w:abstractNumId w:val="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  <w15:person w15:author="Carolien Maas">
    <w15:presenceInfo w15:providerId="AD" w15:userId="S-1-5-21-932686498-1610486119-1155464205-289694"/>
  </w15:person>
  <w15:person w15:author="S.P.J. van Dijk">
    <w15:presenceInfo w15:providerId="AD" w15:userId="S-1-5-21-932686498-1610486119-1155464205-242272"/>
  </w15:person>
  <w15:person w15:author="C.H.M. Maas">
    <w15:presenceInfo w15:providerId="AD" w15:userId="S-1-5-21-932686498-1610486119-1155464205-289694"/>
  </w15:person>
  <w15:person w15:author="C.H.M. Maas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/>
  <w:trackRevisions/>
  <w:defaultTabStop w:val="708"/>
  <w:hyphenationZone w:val="425"/>
  <w:characterSpacingControl w:val="doNotCompress"/>
  <w:hdrShapeDefaults>
    <o:shapedefaults v:ext="edit" spidmax="10240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7&lt;/item&gt;&lt;item&gt;17&lt;/item&gt;&lt;item&gt;19&lt;/item&gt;&lt;item&gt;20&lt;/item&gt;&lt;item&gt;22&lt;/item&gt;&lt;item&gt;24&lt;/item&gt;&lt;item&gt;27&lt;/item&gt;&lt;item&gt;28&lt;/item&gt;&lt;item&gt;29&lt;/item&gt;&lt;item&gt;31&lt;/item&gt;&lt;item&gt;32&lt;/item&gt;&lt;item&gt;33&lt;/item&gt;&lt;item&gt;35&lt;/item&gt;&lt;item&gt;36&lt;/item&gt;&lt;item&gt;37&lt;/item&gt;&lt;item&gt;38&lt;/item&gt;&lt;item&gt;40&lt;/item&gt;&lt;item&gt;41&lt;/item&gt;&lt;item&gt;44&lt;/item&gt;&lt;item&gt;46&lt;/item&gt;&lt;item&gt;47&lt;/item&gt;&lt;item&gt;48&lt;/item&gt;&lt;item&gt;49&lt;/item&gt;&lt;item&gt;53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3ED7"/>
    <w:rsid w:val="00043EDC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9A6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7E15"/>
    <w:rsid w:val="001C2328"/>
    <w:rsid w:val="001C6E60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3702"/>
    <w:rsid w:val="00296789"/>
    <w:rsid w:val="00296C5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30C7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54C9"/>
    <w:rsid w:val="00775A5E"/>
    <w:rsid w:val="007774A9"/>
    <w:rsid w:val="0077765D"/>
    <w:rsid w:val="00783F12"/>
    <w:rsid w:val="00784409"/>
    <w:rsid w:val="00785BB9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7AC1"/>
    <w:rsid w:val="00867E4E"/>
    <w:rsid w:val="00870FFC"/>
    <w:rsid w:val="00871EF6"/>
    <w:rsid w:val="008748EF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61D4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45CE"/>
    <w:rsid w:val="00BA56E1"/>
    <w:rsid w:val="00BA5C2D"/>
    <w:rsid w:val="00BA60C2"/>
    <w:rsid w:val="00BA620F"/>
    <w:rsid w:val="00BB2189"/>
    <w:rsid w:val="00BB2970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DA4"/>
    <w:rsid w:val="00C412E5"/>
    <w:rsid w:val="00C419F5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90802"/>
    <w:rsid w:val="00C917F8"/>
    <w:rsid w:val="00C93058"/>
    <w:rsid w:val="00C93A0F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4B8"/>
    <w:rsid w:val="00CC3A30"/>
    <w:rsid w:val="00CC5144"/>
    <w:rsid w:val="00CC6E8B"/>
    <w:rsid w:val="00CD038A"/>
    <w:rsid w:val="00CD2312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984"/>
    <w:rsid w:val="00D3100D"/>
    <w:rsid w:val="00D32BC5"/>
    <w:rsid w:val="00D32C39"/>
    <w:rsid w:val="00D33FD6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3522"/>
    <w:rsid w:val="00F1378F"/>
    <w:rsid w:val="00F13A09"/>
    <w:rsid w:val="00F13A3C"/>
    <w:rsid w:val="00F13F16"/>
    <w:rsid w:val="00F15034"/>
    <w:rsid w:val="00F177A1"/>
    <w:rsid w:val="00F20183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833"/>
    <w:rsid w:val="00FD4B27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01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erasmusmcpublichealth.shinyapps.io/Hypoparathyroidism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microsoft.com/office/2011/relationships/people" Target="peop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010C"/>
    <w:rsid w:val="001367E2"/>
    <w:rsid w:val="0047010C"/>
    <w:rsid w:val="00997D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nl-NL" w:eastAsia="nl-NL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367E2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52deb8e8-824b-4577-b8d2-4c5a19f97a0c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9E2D58D6-CA55-4646-89CD-C8ADC3FAED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04</TotalTime>
  <Pages>11</Pages>
  <Words>7606</Words>
  <Characters>41835</Characters>
  <Application>Microsoft Office Word</Application>
  <DocSecurity>0</DocSecurity>
  <Lines>348</Lines>
  <Paragraphs>9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9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arolien Maas</cp:lastModifiedBy>
  <cp:revision>545</cp:revision>
  <dcterms:created xsi:type="dcterms:W3CDTF">2022-08-23T07:16:00Z</dcterms:created>
  <dcterms:modified xsi:type="dcterms:W3CDTF">2023-07-17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